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00581" w14:textId="5FEEF6BF"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30500F9F"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10D5B">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8F366D">
        <w:t>Yet, even after acquiring a skill, repetition continues to play an important role.</w:t>
      </w:r>
      <w:r>
        <w:t xml:space="preserve"> </w:t>
      </w:r>
      <w:r w:rsidR="005F6476">
        <w:t xml:space="preserve">For example, repetition </w:t>
      </w:r>
      <w:r w:rsidR="0096539F">
        <w:t>hastens 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173209">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0434DC">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 </w:t>
      </w:r>
      <w:r w:rsidR="000434DC">
        <w:fldChar w:fldCharType="begin"/>
      </w:r>
      <w:r w:rsidR="000434DC">
        <w:instrText xml:space="preserve"> ADDIN ZOTERO_ITEM CSL_CITATION {"citationID":"IKIuJwEa","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0434DC">
        <w:fldChar w:fldCharType="separate"/>
      </w:r>
      <w:r w:rsidR="000434DC" w:rsidRPr="00F75235">
        <w:t>(Classen et al., 1998; Diedrichsen et al., 2010)</w:t>
      </w:r>
      <w:r w:rsidR="000434DC">
        <w:fldChar w:fldCharType="end"/>
      </w:r>
      <w:r w:rsidR="000434DC">
        <w:t xml:space="preserve">. </w:t>
      </w:r>
      <w:r w:rsidR="00381226">
        <w:t>Th</w:t>
      </w:r>
      <w:r w:rsidR="00693669">
        <w:t>ese features of use-dependent learning</w:t>
      </w:r>
      <w:r w:rsidR="00381226">
        <w:t xml:space="preserve"> may explain</w:t>
      </w:r>
      <w:r w:rsidR="00E45977">
        <w:t>, in part,</w:t>
      </w:r>
      <w:r w:rsidR="00381226">
        <w:t xml:space="preserve"> why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8B0D47">
        <w:t xml:space="preserve">free throws </w:t>
      </w:r>
      <w:r w:rsidR="00677EEB">
        <w:t xml:space="preserve">be during practice to engage </w:t>
      </w:r>
      <w:r w:rsidR="003F6E97">
        <w:t>the</w:t>
      </w:r>
      <w:r w:rsidR="008B0D47">
        <w:t xml:space="preserve"> </w:t>
      </w:r>
      <w:r w:rsidR="00E45977">
        <w:t>use-dependent</w:t>
      </w:r>
      <w:r w:rsidR="00F246B2">
        <w:t xml:space="preserve"> learning</w:t>
      </w:r>
      <w:r w:rsidR="00C901A9">
        <w:t xml:space="preserve"> process?</w:t>
      </w:r>
    </w:p>
    <w:p w14:paraId="139CE9A6" w14:textId="05BC4CF1" w:rsidR="008E5543" w:rsidRDefault="008E5543" w:rsidP="00407563">
      <w:pPr>
        <w:spacing w:line="480" w:lineRule="auto"/>
      </w:pPr>
    </w:p>
    <w:p w14:paraId="4DFB7587" w14:textId="236FACFE"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10D5B">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UDP 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0AAF66A5"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AA19E3">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B02F0A">
        <w:t xml:space="preserve">in this paradigm </w:t>
      </w:r>
      <w:r w:rsidR="007F0703">
        <w:t xml:space="preserve">were primarily due to </w:t>
      </w:r>
      <w:r w:rsidR="00E45977">
        <w:t xml:space="preserve">learning from </w:t>
      </w:r>
      <w:r w:rsidR="007F0703">
        <w:t>sensory prediction errors</w:t>
      </w:r>
      <w:r w:rsidR="00E45977">
        <w:t>, i.e., sensorimotor adaptation</w:t>
      </w:r>
      <w:r w:rsidR="007F0703">
        <w:t xml:space="preserve"> </w:t>
      </w:r>
      <w:r w:rsidR="007F0703">
        <w:fldChar w:fldCharType="begin"/>
      </w:r>
      <w:r w:rsidR="007F0703">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 Wood et al., 2020)</w:t>
      </w:r>
      <w:r w:rsidR="007F0703">
        <w:fldChar w:fldCharType="end"/>
      </w:r>
      <w:r w:rsidR="007F0703">
        <w:t>.</w:t>
      </w:r>
      <w:r w:rsidR="008F366D">
        <w:t xml:space="preserve"> </w:t>
      </w:r>
      <w:r w:rsidR="00E45977">
        <w:t xml:space="preserve">In this </w:t>
      </w:r>
      <w:r w:rsidR="00E45977">
        <w:lastRenderedPageBreak/>
        <w:t>study,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E74E5A">
        <w:t xml:space="preserve">Practicing this </w:t>
      </w:r>
      <w:r w:rsidR="00EC0631">
        <w:t xml:space="preserve">asymmetric walking pattern </w:t>
      </w:r>
      <w:r w:rsidR="00E74E5A">
        <w:t xml:space="preserve">caused </w:t>
      </w:r>
      <w:r w:rsidR="002807A6">
        <w:t xml:space="preserve">a </w:t>
      </w:r>
      <w:r w:rsidR="00EC0631">
        <w:t>use-dependent bias</w:t>
      </w:r>
      <w:r w:rsidR="0096539F">
        <w:t>:</w:t>
      </w:r>
      <w:r w:rsidR="002807A6">
        <w:t xml:space="preserve"> </w:t>
      </w:r>
      <w:r w:rsidR="000C1E7C">
        <w:t>when</w:t>
      </w:r>
      <w:r w:rsidR="00EC0631">
        <w:t xml:space="preserve"> all visual feedback was removed and participants were instructed to “walk normally”</w:t>
      </w:r>
      <w:r w:rsidR="0096539F">
        <w:t>, participants demonstrated a small, but persistent aftereffect resembling the practiced limp</w:t>
      </w:r>
      <w:r w:rsidR="000C1E7C">
        <w:t>.</w:t>
      </w:r>
      <w:r w:rsidR="00A73CED">
        <w:t xml:space="preserve"> </w:t>
      </w:r>
      <w:r w:rsidR="00657265">
        <w:t xml:space="preserve">Given that movement is </w:t>
      </w:r>
      <w:r w:rsidR="003868B7">
        <w:t xml:space="preserve">intrinsically </w:t>
      </w:r>
      <w:r w:rsidR="00657265">
        <w:t>variable</w:t>
      </w:r>
      <w:r w:rsidR="008B0D47">
        <w:t>,</w:t>
      </w:r>
      <w:r w:rsidR="00657265">
        <w:t xml:space="preserve"> a</w:t>
      </w:r>
      <w:r w:rsidR="008A5A99">
        <w:t xml:space="preserve"> critical</w:t>
      </w:r>
      <w:r w:rsidR="00E45977">
        <w:t xml:space="preserve"> </w:t>
      </w:r>
      <w:r w:rsidR="008B0D47">
        <w:t xml:space="preserve">question </w:t>
      </w:r>
      <w:r w:rsidR="003868B7">
        <w:t>remains unanswered: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204B02C6" w14:textId="2384DD2B" w:rsidR="00B443CF"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e first provide two distinct computational accounts of how </w:t>
      </w:r>
      <w:r w:rsidR="000B6FC3">
        <w:t xml:space="preserve">use-dependent learning </w:t>
      </w:r>
      <w:r w:rsidR="002867D9">
        <w:t xml:space="preserve">may </w:t>
      </w:r>
      <w:r>
        <w:t>arise</w:t>
      </w:r>
      <w:r w:rsidR="00A94B48">
        <w:t xml:space="preserve">. In </w:t>
      </w:r>
      <w:r w:rsidR="002867D9">
        <w:t xml:space="preserve">the </w:t>
      </w:r>
      <w:r w:rsidR="00B85A88">
        <w:t xml:space="preserve">Adaptive </w:t>
      </w:r>
      <w:r>
        <w:t>Bayesian model</w:t>
      </w:r>
      <w:r w:rsidR="00A94B48">
        <w:t xml:space="preserve">, adopted from a study of reaching </w:t>
      </w:r>
      <w:r w:rsidR="00B85A88">
        <w:fldChar w:fldCharType="begin"/>
      </w:r>
      <w:r w:rsidR="00B85A88">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B85A88">
        <w:fldChar w:fldCharType="separate"/>
      </w:r>
      <w:r w:rsidR="00B85A88" w:rsidRPr="00B85A88">
        <w:t>(Verstynen and Sabes, 2011)</w:t>
      </w:r>
      <w:r w:rsidR="00B85A88">
        <w:fldChar w:fldCharType="end"/>
      </w:r>
      <w:r w:rsidR="00A94B48">
        <w:t xml:space="preserve">, </w:t>
      </w:r>
      <w:r w:rsidR="00234029">
        <w:t xml:space="preserve">use-dependent learning </w:t>
      </w:r>
      <w:r w:rsidR="00A94B48">
        <w:t xml:space="preserve">is framed as a process </w:t>
      </w:r>
      <w:r w:rsidR="003868B7">
        <w:t xml:space="preserve">of </w:t>
      </w:r>
      <w:r w:rsidR="00713B83">
        <w:t>combin</w:t>
      </w:r>
      <w:r w:rsidR="003868B7">
        <w:t>ing</w:t>
      </w:r>
      <w:r w:rsidR="00713B83">
        <w:t xml:space="preserve"> </w:t>
      </w:r>
      <w:r w:rsidR="00A94B48">
        <w:t xml:space="preserve">quickly adapting prior probabilities of target (step) locations with current sensory estimates of where to step. </w:t>
      </w:r>
      <w:r w:rsidR="007C3D1D">
        <w:t>Thus, the magnitude of use-dependent bias</w:t>
      </w:r>
      <w:r w:rsidR="003868B7">
        <w:t>es</w:t>
      </w:r>
      <w:r w:rsidR="007C3D1D">
        <w:t xml:space="preserve"> </w:t>
      </w:r>
      <w:proofErr w:type="gramStart"/>
      <w:r w:rsidR="003868B7">
        <w:t>are</w:t>
      </w:r>
      <w:proofErr w:type="gramEnd"/>
      <w:r w:rsidR="003868B7">
        <w:t xml:space="preserve"> </w:t>
      </w:r>
      <w:r w:rsidR="007C3D1D">
        <w:t>directly related to the consistency of the environment, or target locations. Our second model involves</w:t>
      </w:r>
      <w:r w:rsidR="00A94B48">
        <w:t xml:space="preserve"> </w:t>
      </w:r>
      <w:r w:rsidR="007C3D1D">
        <w:t xml:space="preserve">two processes acting in parallel: </w:t>
      </w:r>
      <w:r w:rsidR="003868B7">
        <w:t>A</w:t>
      </w:r>
      <w:r w:rsidR="00A94B48">
        <w:t xml:space="preserve"> strategic learning </w:t>
      </w:r>
      <w:r w:rsidR="007C3D1D">
        <w:t xml:space="preserve">process that is active when the goal is to match step lengths to </w:t>
      </w:r>
      <w:r w:rsidR="00A94B48">
        <w:t xml:space="preserve">visual targets, and </w:t>
      </w:r>
      <w:r w:rsidR="007C3D1D">
        <w:t>in parallel, a slow</w:t>
      </w:r>
      <w:r w:rsidR="00EE2D65">
        <w:t>ly updating</w:t>
      </w:r>
      <w:r w:rsidR="007C3D1D">
        <w:t xml:space="preserve"> </w:t>
      </w:r>
      <w:r w:rsidR="00234029">
        <w:t xml:space="preserve">use-dependent </w:t>
      </w:r>
      <w:r w:rsidR="000B6FC3">
        <w:t xml:space="preserve">learning </w:t>
      </w:r>
      <w:r w:rsidR="007C3D1D">
        <w:t xml:space="preserve">process that biases movements in the direction of </w:t>
      </w:r>
      <w:r w:rsidR="00EE2D65">
        <w:t xml:space="preserve">immediately preceding </w:t>
      </w:r>
      <w:r w:rsidR="007C3D1D">
        <w:t>movements</w:t>
      </w:r>
      <w:r w:rsidR="00EE2D65">
        <w:t xml:space="preserve"> </w:t>
      </w:r>
      <w:r w:rsidR="00EE2D65">
        <w:fldChar w:fldCharType="begin"/>
      </w:r>
      <w:r w:rsidR="00EE2D65">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EE2D65">
        <w:fldChar w:fldCharType="separate"/>
      </w:r>
      <w:r w:rsidR="00EE2D65" w:rsidRPr="00291398">
        <w:t>(Diedrichsen et al., 2010)</w:t>
      </w:r>
      <w:r w:rsidR="00EE2D65">
        <w:fldChar w:fldCharType="end"/>
      </w:r>
      <w:r w:rsidR="007C3D1D">
        <w:t xml:space="preserve">. Critically, our </w:t>
      </w:r>
      <w:commentRangeStart w:id="0"/>
      <w:commentRangeStart w:id="1"/>
      <w:r w:rsidR="00234029">
        <w:t xml:space="preserve">Strategy </w:t>
      </w:r>
      <w:r w:rsidR="00D13F91">
        <w:t xml:space="preserve">plus </w:t>
      </w:r>
      <w:r w:rsidR="00F25D25">
        <w:t>U</w:t>
      </w:r>
      <w:r w:rsidR="000B6FC3">
        <w:t>se-</w:t>
      </w:r>
      <w:r w:rsidR="00F25D25">
        <w:t>D</w:t>
      </w:r>
      <w:r w:rsidR="000B6FC3">
        <w:t xml:space="preserve">ependent </w:t>
      </w:r>
      <w:commentRangeEnd w:id="0"/>
      <w:r w:rsidR="00DF5B92">
        <w:rPr>
          <w:rStyle w:val="CommentReference"/>
        </w:rPr>
        <w:commentReference w:id="0"/>
      </w:r>
      <w:commentRangeEnd w:id="1"/>
      <w:r w:rsidR="009500C4">
        <w:rPr>
          <w:rStyle w:val="CommentReference"/>
        </w:rPr>
        <w:commentReference w:id="1"/>
      </w:r>
      <w:r w:rsidR="00234029">
        <w:t>model</w:t>
      </w:r>
      <w:r w:rsidR="007C3D1D">
        <w:t xml:space="preserve"> is much less sensitive to the </w:t>
      </w:r>
      <w:r w:rsidR="00EE2D65">
        <w:t>consistency of the environment than the Bayesian model</w:t>
      </w:r>
      <w:r w:rsidR="00161EF8">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and assess the state of use-dependent biases during no-feedback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031559">
        <w:rPr>
          <w:b/>
          <w:bCs/>
          <w:i/>
          <w:iCs/>
          <w:u w:val="single"/>
        </w:rPr>
        <w:t xml:space="preserve">: </w:t>
      </w:r>
    </w:p>
    <w:p w14:paraId="67B02FFE" w14:textId="349175F1"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18BE6E6D" w14:textId="77777777" w:rsidR="008A5A99" w:rsidRDefault="008A5A99" w:rsidP="00407563">
      <w:pPr>
        <w:spacing w:line="480" w:lineRule="auto"/>
      </w:pPr>
    </w:p>
    <w:p w14:paraId="5AC34C8A" w14:textId="25EFE155" w:rsidR="008A5A99" w:rsidRPr="00D13F91" w:rsidRDefault="008A5A99" w:rsidP="00407563">
      <w:pPr>
        <w:spacing w:line="480" w:lineRule="auto"/>
        <w:rPr>
          <w:i/>
          <w:u w:val="single"/>
        </w:rPr>
      </w:pPr>
      <w:r>
        <w:rPr>
          <w:i/>
          <w:u w:val="single"/>
        </w:rPr>
        <w:t xml:space="preserve">Power </w:t>
      </w:r>
      <w:r w:rsidR="00DF5B92">
        <w:rPr>
          <w:i/>
          <w:u w:val="single"/>
        </w:rPr>
        <w:t>analysis</w:t>
      </w:r>
      <w:r>
        <w:rPr>
          <w:i/>
          <w:u w:val="single"/>
        </w:rPr>
        <w:t>:</w:t>
      </w:r>
    </w:p>
    <w:p w14:paraId="4D862174" w14:textId="2B1C0946" w:rsidR="008A5A99" w:rsidRDefault="008A5A99" w:rsidP="00407563">
      <w:pPr>
        <w:spacing w:line="480" w:lineRule="auto"/>
      </w:pPr>
      <w:r>
        <w:t>As our main hypotheses involve within-</w:t>
      </w:r>
      <w:proofErr w:type="gramStart"/>
      <w:r>
        <w:t>subjects</w:t>
      </w:r>
      <w:proofErr w:type="gramEnd"/>
      <w:r>
        <w:t xml:space="preserve"> comparisons of behavior during multiple epochs, as well as specific pair-wise comparisons, w</w:t>
      </w:r>
      <w:r w:rsidR="0046248A">
        <w:t>e performed power analys</w:t>
      </w:r>
      <w:r>
        <w:t>e</w:t>
      </w:r>
      <w:r w:rsidR="0046248A">
        <w:t xml:space="preserve">s </w:t>
      </w:r>
      <w:r>
        <w:t xml:space="preserve">for these statistical tests based on an alpha value of 0.05 and power of 0.90. </w:t>
      </w:r>
      <w:r w:rsidR="00CE4A03">
        <w:t xml:space="preserve">Previous work examining use-dependent </w:t>
      </w:r>
      <w:r w:rsidR="00DC076D">
        <w:t>biases</w:t>
      </w:r>
      <w:r w:rsidR="00CE4A03">
        <w:t xml:space="preserve"> </w:t>
      </w:r>
      <w:del w:id="3" w:author="Jonathan Wood" w:date="2020-05-28T20:06:00Z">
        <w:r w:rsidR="00CE4A03" w:rsidDel="0094433E">
          <w:delText xml:space="preserve">of this magnitude </w:delText>
        </w:r>
      </w:del>
      <w:r w:rsidR="00CE4A03">
        <w:t xml:space="preserve">report </w:t>
      </w:r>
      <m:oMath>
        <m:sSubSup>
          <m:sSubSupPr>
            <m:ctrlPr>
              <w:del w:id="4" w:author="Jonathan Wood" w:date="2020-05-28T20:06:00Z">
                <w:rPr>
                  <w:rFonts w:ascii="Cambria Math" w:hAnsi="Cambria Math"/>
                  <w:i/>
                </w:rPr>
              </w:del>
            </m:ctrlPr>
          </m:sSubSupPr>
          <m:e>
            <m:r>
              <w:del w:id="5" w:author="Jonathan Wood" w:date="2020-05-28T20:06:00Z">
                <w:rPr>
                  <w:rFonts w:ascii="Cambria Math" w:hAnsi="Cambria Math"/>
                </w:rPr>
                <m:t>ƞ</m:t>
              </w:del>
            </m:r>
          </m:e>
          <m:sub>
            <m:r>
              <w:del w:id="6" w:author="Jonathan Wood" w:date="2020-05-28T20:06:00Z">
                <w:rPr>
                  <w:rFonts w:ascii="Cambria Math" w:hAnsi="Cambria Math"/>
                </w:rPr>
                <m:t>p</m:t>
              </w:del>
            </m:r>
          </m:sub>
          <m:sup>
            <m:r>
              <w:del w:id="7" w:author="Jonathan Wood" w:date="2020-05-28T20:06:00Z">
                <w:rPr>
                  <w:rFonts w:ascii="Cambria Math" w:hAnsi="Cambria Math"/>
                </w:rPr>
                <m:t>2</m:t>
              </w:del>
            </m:r>
          </m:sup>
        </m:sSubSup>
      </m:oMath>
      <w:del w:id="8" w:author="Jonathan Wood" w:date="2020-05-28T20:06:00Z">
        <w:r w:rsidR="00CE4A03" w:rsidDel="0094433E">
          <w:rPr>
            <w:rFonts w:eastAsiaTheme="minorEastAsia"/>
          </w:rPr>
          <w:delText xml:space="preserve"> </w:delText>
        </w:r>
      </w:del>
      <w:ins w:id="9" w:author="Jonathan Wood" w:date="2020-05-28T20:06:00Z">
        <w:r w:rsidR="0094433E">
          <w:rPr>
            <w:rFonts w:eastAsiaTheme="minorEastAsia"/>
          </w:rPr>
          <w:t xml:space="preserve">standardized effect sizes </w:t>
        </w:r>
      </w:ins>
      <w:r w:rsidR="00CE4A03">
        <w:t xml:space="preserve">effect sizes </w:t>
      </w:r>
      <w:r w:rsidR="00AF1B67">
        <w:t>of</w:t>
      </w:r>
      <w:r w:rsidR="00CE4A03">
        <w:t xml:space="preserve"> </w:t>
      </w:r>
      <w:del w:id="10" w:author="Jonathan Wood" w:date="2020-05-28T20:15:00Z">
        <w:r w:rsidR="00CE4A03" w:rsidDel="0094433E">
          <w:delText xml:space="preserve">omnibus </w:delText>
        </w:r>
        <w:r w:rsidR="00117649" w:rsidDel="0094433E">
          <w:delText xml:space="preserve">repeated measures </w:delText>
        </w:r>
      </w:del>
      <w:commentRangeStart w:id="11"/>
      <w:commentRangeStart w:id="12"/>
      <w:ins w:id="13" w:author="Jonathan Wood" w:date="2020-05-28T20:16:00Z">
        <w:r w:rsidR="0094433E">
          <w:t>1.48</w:t>
        </w:r>
      </w:ins>
      <w:del w:id="14" w:author="Jonathan Wood" w:date="2020-05-28T20:16:00Z">
        <w:r w:rsidR="00CE4A03" w:rsidDel="0094433E">
          <w:delText>0.</w:delText>
        </w:r>
        <w:commentRangeStart w:id="15"/>
        <w:commentRangeStart w:id="16"/>
        <w:r w:rsidR="00CE4A03" w:rsidDel="0094433E">
          <w:delText>959</w:delText>
        </w:r>
      </w:del>
      <w:commentRangeEnd w:id="15"/>
      <w:r w:rsidR="00AF1B67">
        <w:rPr>
          <w:rStyle w:val="CommentReference"/>
        </w:rPr>
        <w:commentReference w:id="15"/>
      </w:r>
      <w:commentRangeEnd w:id="16"/>
      <w:r w:rsidR="001916D8">
        <w:rPr>
          <w:rStyle w:val="CommentReference"/>
        </w:rPr>
        <w:commentReference w:id="16"/>
      </w:r>
      <w:r w:rsidR="00AF1B67">
        <w:t xml:space="preserve"> </w:t>
      </w:r>
      <w:r w:rsidR="00AF1B67">
        <w:fldChar w:fldCharType="begin"/>
      </w:r>
      <w:r w:rsidR="00AF1B67">
        <w:instrText xml:space="preserve"> ADDIN ZOTERO_ITEM CSL_CITATION {"citationID":"xiP0zjEC","properties":{"formattedCitation":"(French et al., 2018)","plainCitation":"(French et al., 2018)","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schema":"https://github.com/citation-style-language/schema/raw/master/csl-citation.json"} </w:instrText>
      </w:r>
      <w:r w:rsidR="00AF1B67">
        <w:fldChar w:fldCharType="separate"/>
      </w:r>
      <w:r w:rsidR="00AF1B67" w:rsidRPr="00AF1B67">
        <w:t>(French et al., 2018)</w:t>
      </w:r>
      <w:r w:rsidR="00AF1B67">
        <w:fldChar w:fldCharType="end"/>
      </w:r>
      <w:r w:rsidR="00AF1B67">
        <w:t>.</w:t>
      </w:r>
      <w:r w:rsidR="00DC076D">
        <w:t xml:space="preserve"> This yields a sample size of</w:t>
      </w:r>
      <w:del w:id="17" w:author="Jonathan Wood" w:date="2020-05-28T20:25:00Z">
        <w:r w:rsidR="00DC076D" w:rsidDel="00AF1B67">
          <w:delText xml:space="preserve"> </w:delText>
        </w:r>
      </w:del>
      <w:ins w:id="18" w:author="Jonathan Wood" w:date="2020-05-28T20:25:00Z">
        <w:r w:rsidR="00AF1B67">
          <w:t xml:space="preserve"> 7</w:t>
        </w:r>
      </w:ins>
      <w:del w:id="19" w:author="Jonathan Wood" w:date="2020-05-28T20:25:00Z">
        <w:r w:rsidR="00DC076D" w:rsidDel="00AF1B67">
          <w:delText xml:space="preserve">2 </w:delText>
        </w:r>
        <w:r w:rsidR="00540243" w:rsidDel="00AF1B67">
          <w:delText xml:space="preserve">- </w:delText>
        </w:r>
        <w:r w:rsidR="00DC076D" w:rsidDel="00AF1B67">
          <w:delText>3</w:delText>
        </w:r>
      </w:del>
      <w:r w:rsidR="00DC076D">
        <w:t>.</w:t>
      </w:r>
      <w:commentRangeEnd w:id="11"/>
      <w:r>
        <w:rPr>
          <w:rStyle w:val="CommentReference"/>
        </w:rPr>
        <w:commentReference w:id="11"/>
      </w:r>
      <w:commentRangeEnd w:id="12"/>
      <w:r w:rsidR="00DF5B92">
        <w:rPr>
          <w:rStyle w:val="CommentReference"/>
        </w:rPr>
        <w:commentReference w:id="12"/>
      </w:r>
      <w:ins w:id="20" w:author="Jonathan Wood" w:date="2020-05-28T14:03:00Z">
        <w:r w:rsidR="00DC076D">
          <w:t xml:space="preserve"> </w:t>
        </w:r>
      </w:ins>
      <w:del w:id="21" w:author="Jonathan Wood" w:date="2020-05-28T20:25:00Z">
        <w:r w:rsidR="00117649" w:rsidDel="00AF1B67">
          <w:delText xml:space="preserve">Power analysis of </w:delText>
        </w:r>
        <w:r w:rsidR="00DC076D" w:rsidDel="00AF1B67">
          <w:delText xml:space="preserve">paired t-tests with the same </w:delText>
        </w:r>
        <w:r w:rsidR="00117649" w:rsidDel="00AF1B67">
          <w:delText xml:space="preserve">estimated </w:delText>
        </w:r>
        <w:r w:rsidR="00DC076D" w:rsidDel="00AF1B67">
          <w:delText>effect sizes yields a</w:delText>
        </w:r>
        <w:r w:rsidR="00117649" w:rsidDel="00AF1B67">
          <w:delText xml:space="preserve"> </w:delText>
        </w:r>
        <w:r w:rsidR="00DC076D" w:rsidDel="00AF1B67">
          <w:delText xml:space="preserve">sample size between 14 and 20. </w:delText>
        </w:r>
      </w:del>
      <w:r w:rsidR="00117649">
        <w:t>Based on these estimates, w</w:t>
      </w:r>
      <w:r>
        <w:t>e expect to recruit 15-21 individuals for this study</w:t>
      </w:r>
      <w:r w:rsidR="00117649">
        <w:t xml:space="preserve"> in order to exceed the minimum acceptable power</w:t>
      </w:r>
      <w:r>
        <w:t xml:space="preserve">. </w:t>
      </w:r>
      <w:r w:rsidRPr="0049425E">
        <w:t>Th</w:t>
      </w:r>
      <w:r w:rsidR="00117649">
        <w:t>is</w:t>
      </w:r>
      <w:r w:rsidRPr="0049425E">
        <w:t xml:space="preserve"> </w:t>
      </w:r>
      <w:r>
        <w:t>sample size</w:t>
      </w:r>
      <w:r w:rsidRPr="0049425E">
        <w:t xml:space="preserve"> </w:t>
      </w:r>
      <w:r w:rsidR="00117649">
        <w:t>will</w:t>
      </w:r>
      <w:r w:rsidRPr="0049425E">
        <w:t xml:space="preserve"> </w:t>
      </w:r>
      <w:r w:rsidR="00117649">
        <w:t xml:space="preserve">also </w:t>
      </w:r>
      <w:r>
        <w:t>ensure appropriate counterbalancing of practice schedules across participants while also being well-above</w:t>
      </w:r>
      <w:r w:rsidRPr="0049425E">
        <w:t xml:space="preserve"> the threshold for good statistical power relative to documented</w:t>
      </w:r>
      <w:r>
        <w:t xml:space="preserve"> </w:t>
      </w:r>
      <w:r w:rsidRPr="0049425E">
        <w:t xml:space="preserve">effect sizes 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50DB581A" w14:textId="77777777" w:rsidR="0046248A" w:rsidRDefault="0046248A" w:rsidP="00407563">
      <w:pPr>
        <w:spacing w:line="480" w:lineRule="auto"/>
      </w:pPr>
    </w:p>
    <w:p w14:paraId="3460743D" w14:textId="3F5B53A3" w:rsidR="00BB6E69" w:rsidRDefault="00BB6E69" w:rsidP="00407563">
      <w:pPr>
        <w:spacing w:line="480" w:lineRule="auto"/>
        <w:rPr>
          <w:i/>
          <w:iCs/>
          <w:u w:val="single"/>
        </w:rPr>
      </w:pPr>
      <w:r w:rsidRPr="00BD4609">
        <w:rPr>
          <w:i/>
          <w:iCs/>
          <w:u w:val="single"/>
        </w:rPr>
        <w:t>Data replacement:</w:t>
      </w:r>
    </w:p>
    <w:p w14:paraId="7B34B27E" w14:textId="0952F1EC" w:rsidR="008C3460" w:rsidRDefault="008C3460" w:rsidP="00407563">
      <w:pPr>
        <w:spacing w:line="480" w:lineRule="auto"/>
        <w:rPr>
          <w:iCs/>
          <w:u w:val="single"/>
        </w:rPr>
      </w:pPr>
      <w:r>
        <w:rPr>
          <w:iCs/>
          <w:u w:val="single"/>
        </w:rPr>
        <w:t xml:space="preserve">Data will only be replaced under the following conditions: </w:t>
      </w:r>
    </w:p>
    <w:p w14:paraId="1EE3AA4F" w14:textId="3F86A0D6" w:rsidR="0021405A" w:rsidRDefault="008C3460" w:rsidP="00407563">
      <w:pPr>
        <w:spacing w:line="480" w:lineRule="auto"/>
      </w:pPr>
      <w:r w:rsidRPr="00173209">
        <w:rPr>
          <w:iCs/>
        </w:rPr>
        <w:lastRenderedPageBreak/>
        <w:t xml:space="preserve">1) </w:t>
      </w:r>
      <w:r w:rsidR="00A73CED">
        <w:rPr>
          <w:iCs/>
        </w:rPr>
        <w:t>I</w:t>
      </w:r>
      <w:r w:rsidRPr="00173209">
        <w:rPr>
          <w:iCs/>
        </w:rPr>
        <w:t xml:space="preserve">f a participant does not complete the entire learning task for all 3 conditions due </w:t>
      </w:r>
      <w:r w:rsidRPr="00E25B3A">
        <w:rPr>
          <w:iCs/>
        </w:rPr>
        <w:t>to</w:t>
      </w:r>
      <w:r w:rsidR="00E25B3A" w:rsidRPr="00E25B3A">
        <w:rPr>
          <w:iCs/>
        </w:rPr>
        <w:t xml:space="preserve"> a</w:t>
      </w:r>
      <w:r w:rsidR="00E25B3A">
        <w:rPr>
          <w:iCs/>
          <w:u w:val="single"/>
        </w:rPr>
        <w:t xml:space="preserve"> </w:t>
      </w:r>
      <w:r w:rsidRPr="000B545E">
        <w:t xml:space="preserve">technical error or equipment failure in the middle of data collection or if the </w:t>
      </w:r>
      <w:r w:rsidR="00CD354D">
        <w:t>participant</w:t>
      </w:r>
      <w:r w:rsidR="00CD354D" w:rsidRPr="000B545E">
        <w:t xml:space="preserve"> </w:t>
      </w:r>
      <w:r w:rsidRPr="000B545E">
        <w:t>chooses to drop out of the experiment</w:t>
      </w:r>
      <w:r w:rsidR="0021405A">
        <w:t>.</w:t>
      </w:r>
    </w:p>
    <w:p w14:paraId="45542E25" w14:textId="2EFA2B7F" w:rsidR="0021405A" w:rsidRDefault="008C3460" w:rsidP="00407563">
      <w:pPr>
        <w:spacing w:line="480" w:lineRule="auto"/>
      </w:pPr>
      <w:r>
        <w:t xml:space="preserve">2) </w:t>
      </w:r>
      <w:r w:rsidR="0021405A">
        <w:t>I</w:t>
      </w:r>
      <w:r w:rsidRPr="000B545E">
        <w:t xml:space="preserve">f the experimenter deems the </w:t>
      </w:r>
      <w:r w:rsidR="00CD354D">
        <w:t>participant</w:t>
      </w:r>
      <w:r w:rsidR="00CD354D" w:rsidRPr="000B545E">
        <w:t xml:space="preserve"> </w:t>
      </w:r>
      <w:r w:rsidRPr="000B545E">
        <w:t>unsafe to continue the study</w:t>
      </w:r>
      <w:r w:rsidR="002867D9">
        <w:t>,</w:t>
      </w:r>
      <w:r w:rsidRPr="000B545E">
        <w:t xml:space="preserve"> which may occur if there is an injury or illness after the </w:t>
      </w:r>
      <w:r w:rsidR="00CD354D">
        <w:t>participant</w:t>
      </w:r>
      <w:r w:rsidR="00CD354D" w:rsidRPr="000B545E">
        <w:t xml:space="preserve"> </w:t>
      </w:r>
      <w:r w:rsidRPr="000B545E">
        <w:t>has been enrolled</w:t>
      </w:r>
      <w:r w:rsidR="0021405A">
        <w:t>.</w:t>
      </w:r>
    </w:p>
    <w:p w14:paraId="59B7F712" w14:textId="4E638133" w:rsidR="0021405A" w:rsidRDefault="008C3460" w:rsidP="00407563">
      <w:pPr>
        <w:spacing w:line="480" w:lineRule="auto"/>
      </w:pPr>
      <w:r w:rsidRPr="002039BA">
        <w:t xml:space="preserve">3) </w:t>
      </w:r>
      <w:r w:rsidR="0021405A">
        <w:t>I</w:t>
      </w:r>
      <w:r w:rsidRPr="002039BA">
        <w:t xml:space="preserve">f a </w:t>
      </w:r>
      <w:r w:rsidR="00074632" w:rsidRPr="002039BA">
        <w:t>participant</w:t>
      </w:r>
      <w:r w:rsidR="00CD354D" w:rsidRPr="002039BA">
        <w:t xml:space="preserve"> </w:t>
      </w:r>
      <w:r w:rsidRPr="002039BA">
        <w:t xml:space="preserve">does not meet a threshold of performance on the task, which will be defined as falling outside of 3 </w:t>
      </w:r>
      <w:r w:rsidR="001D563C" w:rsidRPr="002039BA">
        <w:t xml:space="preserve">standard deviations </w:t>
      </w:r>
      <w:r w:rsidRPr="002039BA">
        <w:t>from the mean performance of all other participants in terms of either step asymmetry index or target accuracy.</w:t>
      </w:r>
      <w:r w:rsidRPr="000B545E">
        <w:t xml:space="preserve"> </w:t>
      </w:r>
    </w:p>
    <w:p w14:paraId="73581C87" w14:textId="00AF21FF" w:rsidR="00BB6E69" w:rsidRDefault="00040512" w:rsidP="00407563">
      <w:pPr>
        <w:spacing w:line="480" w:lineRule="auto"/>
      </w:pPr>
      <w:r>
        <w:t>If any data are replaced, we will perform our analys</w:t>
      </w:r>
      <w:r w:rsidR="00591DC0">
        <w:t>e</w:t>
      </w:r>
      <w:r>
        <w:t>s both with and without the removed participant</w:t>
      </w:r>
      <w:r w:rsidR="00A73CED">
        <w:t>(s)</w:t>
      </w:r>
      <w:r w:rsidR="00F315A6">
        <w:t xml:space="preserve">, reporting any </w:t>
      </w:r>
      <w:r w:rsidR="004D719A">
        <w:t xml:space="preserve">qualitative </w:t>
      </w:r>
      <w:r w:rsidR="00F315A6">
        <w:t xml:space="preserve">differences in our findings.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63EE42D9"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to be</w:t>
      </w:r>
      <w:r w:rsidR="001D563C">
        <w:t xml:space="preserve"> selected </w:t>
      </w:r>
      <w:r w:rsidR="00325778">
        <w:t xml:space="preserve">based on comfort </w:t>
      </w:r>
      <w:r w:rsidR="001D563C">
        <w:t xml:space="preserve">by the </w:t>
      </w:r>
      <w:r>
        <w:t>participants</w:t>
      </w:r>
      <w:r w:rsidR="001D563C">
        <w:t xml:space="preserve">. This range is to ensure that each </w:t>
      </w:r>
      <w:r w:rsidR="00CD354D">
        <w:t>participant</w:t>
      </w:r>
      <w:r w:rsidR="001D563C">
        <w:t xml:space="preserve"> walk</w:t>
      </w:r>
      <w:r w:rsidR="00CD354D">
        <w:t>s</w:t>
      </w:r>
      <w:r w:rsidR="001D563C">
        <w:t xml:space="preserve"> at a speed that is comfortable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IL, USA). A step length is</w:t>
      </w:r>
      <w:r w:rsidR="001579D6">
        <w:t xml:space="preserve"> defined as</w:t>
      </w:r>
      <w:r w:rsidR="00105698">
        <w:t xml:space="preserve"> the</w:t>
      </w:r>
      <w:r w:rsidR="005B694A">
        <w:t xml:space="preserve"> sagittal distance</w:t>
      </w:r>
      <w:r w:rsidR="00105698">
        <w:t xml:space="preserve"> between the leading limb’s heel marker and the trailing limb’s heel marker at the moment of the leading limb heel strik</w:t>
      </w:r>
      <w:r w:rsidR="00FF5E20">
        <w:t>e</w:t>
      </w:r>
      <w:r w:rsidR="00105698">
        <w:t xml:space="preserve">. </w:t>
      </w:r>
    </w:p>
    <w:p w14:paraId="4687669C" w14:textId="5378381A" w:rsidR="00A67E42" w:rsidRDefault="00A67E42" w:rsidP="00407563">
      <w:pPr>
        <w:spacing w:line="480" w:lineRule="auto"/>
      </w:pPr>
    </w:p>
    <w:p w14:paraId="460D1796" w14:textId="05DD61C2"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w:t>
      </w:r>
      <w:r>
        <w:lastRenderedPageBreak/>
        <w:t xml:space="preserve">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Baseline step length will be calculated as the mean of the last 50 strides of the Baseline phase. </w:t>
      </w:r>
    </w:p>
    <w:p w14:paraId="57E49887" w14:textId="77777777" w:rsidR="00105698" w:rsidRDefault="00105698" w:rsidP="00407563">
      <w:pPr>
        <w:spacing w:line="480" w:lineRule="auto"/>
      </w:pPr>
    </w:p>
    <w:p w14:paraId="38707D3B" w14:textId="0A85AF0A"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 One stride is </w:t>
      </w:r>
      <w:r w:rsidR="00FF5E20">
        <w:t xml:space="preserve">defined as </w:t>
      </w:r>
      <w:r>
        <w:t xml:space="preserve">one left heel strike to the subsequent left heel strik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day on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Participants will be asked to confirm they understand the relationship between their step length and the visual feedback after this phas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4E39C921" w:rsidR="00105698" w:rsidRPr="00F10C8D" w:rsidRDefault="00552947" w:rsidP="00407563">
      <w:pPr>
        <w:spacing w:line="480" w:lineRule="auto"/>
      </w:pPr>
      <w:r>
        <w:t>P</w:t>
      </w:r>
      <w:r w:rsidR="00B651EE">
        <w:t>articipants</w:t>
      </w:r>
      <w:r w:rsidR="001645A1">
        <w:t xml:space="preserve"> </w:t>
      </w:r>
      <w:r>
        <w:t>will perform</w:t>
      </w:r>
      <w:r w:rsidR="001645A1">
        <w:t xml:space="preserve"> t</w:t>
      </w:r>
      <w:r w:rsidR="00105698">
        <w:t>hree different conditions</w:t>
      </w:r>
      <w:r>
        <w:t xml:space="preserve"> separate</w:t>
      </w:r>
      <w:r w:rsidR="00A73CED">
        <w:t>d by 5-10</w:t>
      </w:r>
      <w:r>
        <w:t xml:space="preserve"> days. To prevent </w:t>
      </w:r>
      <w:r w:rsidR="009666B1">
        <w:t xml:space="preserve">contamination from potential </w:t>
      </w:r>
      <w:r>
        <w:t>order effects, we will counterbalance the order of conditions</w:t>
      </w:r>
      <w:r w:rsidR="009666B1">
        <w:t xml:space="preserve"> across </w:t>
      </w:r>
      <w:r w:rsidR="009666B1">
        <w:lastRenderedPageBreak/>
        <w:t>all participants</w:t>
      </w:r>
      <w:r w:rsidR="00D850BB">
        <w:t>.</w:t>
      </w:r>
      <w:r w:rsidR="007B79B7">
        <w:t xml:space="preserve"> </w:t>
      </w:r>
      <w:del w:id="22" w:author="Hyosub Kim" w:date="2020-05-29T10:46:00Z">
        <w:r w:rsidR="001645A1" w:rsidDel="0014442A">
          <w:delText xml:space="preserve">The primary manipulation </w:delText>
        </w:r>
      </w:del>
      <w:ins w:id="23" w:author="Jonathan Wood" w:date="2020-05-28T20:54:00Z">
        <w:del w:id="24" w:author="Hyosub Kim" w:date="2020-05-29T10:46:00Z">
          <w:r w:rsidR="007B26FD" w:rsidDel="0014442A">
            <w:delText>independent variab</w:delText>
          </w:r>
        </w:del>
      </w:ins>
      <w:ins w:id="25" w:author="Jonathan Wood" w:date="2020-05-28T20:55:00Z">
        <w:del w:id="26" w:author="Hyosub Kim" w:date="2020-05-29T10:46:00Z">
          <w:r w:rsidR="007B26FD" w:rsidDel="0014442A">
            <w:delText>le</w:delText>
          </w:r>
        </w:del>
      </w:ins>
      <w:ins w:id="27" w:author="Jonathan Wood" w:date="2020-05-28T20:54:00Z">
        <w:del w:id="28" w:author="Hyosub Kim" w:date="2020-05-29T10:46:00Z">
          <w:r w:rsidR="007B26FD" w:rsidDel="0014442A">
            <w:delText xml:space="preserve"> </w:delText>
          </w:r>
        </w:del>
      </w:ins>
      <w:del w:id="29" w:author="Hyosub Kim" w:date="2020-05-29T10:46:00Z">
        <w:r w:rsidR="001645A1" w:rsidDel="0014442A">
          <w:delText>will be</w:delText>
        </w:r>
      </w:del>
      <w:ins w:id="30" w:author="Hyosub Kim" w:date="2020-05-29T10:46:00Z">
        <w:r w:rsidR="0014442A">
          <w:t>We will systematically manipulate the independent variable,</w:t>
        </w:r>
      </w:ins>
      <w:r w:rsidR="001645A1">
        <w:t xml:space="preserve"> the consistency of target</w:t>
      </w:r>
      <w:ins w:id="31" w:author="Hyosub Kim" w:date="2020-05-29T10:47:00Z">
        <w:r w:rsidR="0014442A">
          <w:t xml:space="preserve"> positions</w:t>
        </w:r>
      </w:ins>
      <w:del w:id="32" w:author="Hyosub Kim" w:date="2020-05-29T10:47:00Z">
        <w:r w:rsidR="001645A1" w:rsidDel="0014442A">
          <w:delText>s</w:delText>
        </w:r>
      </w:del>
      <w:ins w:id="33" w:author="Hyosub Kim" w:date="2020-05-29T10:46:00Z">
        <w:r w:rsidR="0014442A">
          <w:t>,</w:t>
        </w:r>
      </w:ins>
      <w:r w:rsidR="001645A1">
        <w:t xml:space="preserve"> during the Learning phase. </w:t>
      </w:r>
      <w:r w:rsidR="00A15F7C">
        <w:t xml:space="preserve">Going from </w:t>
      </w:r>
      <w:r w:rsidR="00A73CED">
        <w:t xml:space="preserve">the </w:t>
      </w:r>
      <w:r w:rsidR="00A15F7C">
        <w:t xml:space="preserve">most to least consistent condition: 1) </w:t>
      </w:r>
      <w:r w:rsidR="00105698">
        <w:t xml:space="preserve">In the </w:t>
      </w:r>
      <w:r w:rsidR="004A5E5B">
        <w:t xml:space="preserve">Repeated </w:t>
      </w:r>
      <w:r w:rsidR="00105698">
        <w:t xml:space="preserve">condition, the target positions </w:t>
      </w:r>
      <w:r w:rsidR="00EC01CF">
        <w:t xml:space="preserve">will </w:t>
      </w:r>
      <w:r w:rsidR="00A15F7C">
        <w:t>be set to</w:t>
      </w:r>
      <w:r w:rsidR="00EC01CF">
        <w:t xml:space="preserve"> 22% SAI throughout the Learning phase</w:t>
      </w:r>
      <w:r w:rsidR="00A15F7C">
        <w:t>; 2)</w:t>
      </w:r>
      <w:r w:rsidR="00105698">
        <w:t xml:space="preserve"> In the </w:t>
      </w:r>
      <w:r w:rsidR="004A5E5B">
        <w:t>5</w:t>
      </w:r>
      <w:r w:rsidR="005B4FE3">
        <w:t xml:space="preserve">% </w:t>
      </w:r>
      <w:r w:rsidR="004A5E5B">
        <w:t xml:space="preserve">σ </w:t>
      </w:r>
      <w:r w:rsidR="00105698">
        <w:t xml:space="preserve">condition, </w:t>
      </w:r>
      <w:r w:rsidR="006E6702">
        <w:t>target SAI will be drawn from a normal distribution with a mean of 22% and standard deviation of 5</w:t>
      </w:r>
      <w:r w:rsidR="00C90D86">
        <w:t xml:space="preserve">%; and 3) </w:t>
      </w:r>
      <w:r w:rsidR="00105698">
        <w:t xml:space="preserve">In the Uniform condition, the targets will </w:t>
      </w:r>
      <w:r w:rsidR="00C90D86">
        <w:t>be drawn from a uniform distribution with a range of 5%-39% SAI (Figure 1C &amp; D).</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4A5E5B">
        <w:t>5</w:t>
      </w:r>
      <w:r w:rsidR="005B4FE3">
        <w:t xml:space="preserve">% </w:t>
      </w:r>
      <w:r w:rsidR="004A5E5B">
        <w:t>σ</w:t>
      </w:r>
      <w:r w:rsidR="004A5E5B" w:rsidDel="004A5E5B">
        <w:t xml:space="preserve"> </w:t>
      </w:r>
      <w:r w:rsidR="00105698">
        <w:t>and Uniform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 xml:space="preserve">. </w:t>
      </w:r>
      <w:r w:rsidR="00C90D86">
        <w:t xml:space="preserve"> </w:t>
      </w:r>
    </w:p>
    <w:p w14:paraId="5A3FB653" w14:textId="77777777" w:rsidR="00305607" w:rsidRDefault="00305607" w:rsidP="00407563">
      <w:pPr>
        <w:spacing w:line="480" w:lineRule="auto"/>
        <w:rPr>
          <w:i/>
          <w:iCs/>
          <w:u w:val="single"/>
        </w:rPr>
      </w:pPr>
    </w:p>
    <w:p w14:paraId="393DFFED" w14:textId="5DBDED26" w:rsidR="00105698" w:rsidRPr="00E4663D" w:rsidRDefault="00105698" w:rsidP="00407563">
      <w:pPr>
        <w:spacing w:line="480" w:lineRule="auto"/>
        <w:rPr>
          <w:i/>
          <w:iCs/>
          <w:u w:val="single"/>
        </w:rPr>
      </w:pPr>
      <w:r w:rsidRPr="00E4663D">
        <w:rPr>
          <w:i/>
          <w:iCs/>
          <w:u w:val="single"/>
        </w:rPr>
        <w:t xml:space="preserve">Data collection: </w:t>
      </w:r>
    </w:p>
    <w:p w14:paraId="7966DDCC" w14:textId="1DA291FA" w:rsidR="00105698" w:rsidRDefault="00105698" w:rsidP="00407563">
      <w:pPr>
        <w:spacing w:line="480" w:lineRule="auto"/>
      </w:pPr>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rsidP="00407563">
      <w:pPr>
        <w:spacing w:line="480" w:lineRule="auto"/>
      </w:pPr>
    </w:p>
    <w:p w14:paraId="5760B5B2" w14:textId="77777777" w:rsidR="00C66CEF" w:rsidRPr="00F10670" w:rsidRDefault="00C66CEF" w:rsidP="00407563">
      <w:pPr>
        <w:spacing w:line="480" w:lineRule="auto"/>
        <w:rPr>
          <w:i/>
          <w:iCs/>
          <w:u w:val="single"/>
        </w:rPr>
      </w:pPr>
      <w:r w:rsidRPr="00F10670">
        <w:rPr>
          <w:i/>
          <w:iCs/>
          <w:u w:val="single"/>
        </w:rPr>
        <w:t>Proposed analysis pipeline:</w:t>
      </w:r>
    </w:p>
    <w:p w14:paraId="38FA20CF" w14:textId="77D44508"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w:t>
      </w:r>
      <w:r w:rsidRPr="00B34D36">
        <w:lastRenderedPageBreak/>
        <w:t>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r w:rsidR="001C484F">
        <w:t xml:space="preserve"> and</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77777777"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x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045A3096" w14:textId="7B2EA76B" w:rsidR="00E00AF1" w:rsidRDefault="00DB77C0" w:rsidP="00407563">
      <w:pPr>
        <w:spacing w:line="480" w:lineRule="auto"/>
      </w:pPr>
      <w:r>
        <w:t>Thus, SAI represents the difference between the two step lengths normalized by the stride length. We express this measure as a percentage where 0% is perfect symmetry and SAIs further away from 0% indicate greater asymmetry.</w:t>
      </w:r>
      <w:r w:rsidR="004C68CF">
        <w:t xml:space="preserve">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F44901">
        <w:t>: t</w:t>
      </w:r>
      <w:r w:rsidR="00E00AF1">
        <w:t xml:space="preserve">he mean of the last 50 strides of </w:t>
      </w:r>
      <w:r>
        <w:t xml:space="preserve">the </w:t>
      </w:r>
      <w:r w:rsidR="00CD354D">
        <w:t>B</w:t>
      </w:r>
      <w:r w:rsidR="00E00AF1">
        <w:t xml:space="preserve">aseline </w:t>
      </w:r>
      <w:r>
        <w:t xml:space="preserve">phase </w:t>
      </w:r>
      <w:r w:rsidR="00E00AF1">
        <w:t>will be subtracted from all strides for that respective session. The baseline corrected measure will be used for the remainder of our analys</w:t>
      </w:r>
      <w:r w:rsidR="00ED75F4">
        <w:t>e</w:t>
      </w:r>
      <w:r w:rsidR="00E00AF1">
        <w:t xml:space="preserve">s. </w:t>
      </w:r>
    </w:p>
    <w:p w14:paraId="0145B4FE" w14:textId="54B2129D" w:rsidR="00E00AF1" w:rsidRDefault="00E00AF1" w:rsidP="00407563">
      <w:pPr>
        <w:spacing w:line="480" w:lineRule="auto"/>
      </w:pPr>
    </w:p>
    <w:p w14:paraId="3ED1A77A" w14:textId="75638D69" w:rsidR="00E00AF1" w:rsidRDefault="001D7E75" w:rsidP="00407563">
      <w:pPr>
        <w:spacing w:line="480" w:lineRule="auto"/>
      </w:pPr>
      <w:commentRangeStart w:id="34"/>
      <w:r>
        <w:t xml:space="preserve">To assess how well </w:t>
      </w:r>
      <w:proofErr w:type="gramStart"/>
      <w:r w:rsidR="00B651EE">
        <w:t>participants</w:t>
      </w:r>
      <w:proofErr w:type="gramEnd"/>
      <w:r>
        <w:t xml:space="preserve"> perform on the learning task, w</w:t>
      </w:r>
      <w:r w:rsidR="001915A5">
        <w:t xml:space="preserve">e will calculate SAI accuracy as the </w:t>
      </w:r>
      <w:r w:rsidR="00217631">
        <w:t xml:space="preserve">mean </w:t>
      </w:r>
      <w:r w:rsidR="001915A5">
        <w:t>absolute difference between the target SAI and the actual SAI</w:t>
      </w:r>
      <w:r w:rsidR="00B515F8">
        <w:t xml:space="preserve"> during the Learning phase</w:t>
      </w:r>
      <w:r w:rsidR="001915A5">
        <w:t>.</w:t>
      </w:r>
      <w:r w:rsidR="00C63C4F">
        <w:t xml:space="preserve"> </w:t>
      </w:r>
      <w:r w:rsidR="001C484F">
        <w:t xml:space="preserve">We </w:t>
      </w:r>
      <w:r w:rsidR="00C31232">
        <w:t>will also test our assumption that</w:t>
      </w:r>
      <w:r w:rsidR="001C484F">
        <w:t>, during the learning phase,</w:t>
      </w:r>
      <w:r w:rsidR="00C31232">
        <w:t xml:space="preserve"> SAI </w:t>
      </w:r>
      <w:r w:rsidR="001C484F">
        <w:t xml:space="preserve">mean </w:t>
      </w:r>
      <w:r w:rsidR="00C31232">
        <w:t>will be similar across conditions, but the SAI standard deviation will be different across conditions</w:t>
      </w:r>
      <w:r w:rsidR="00B94F95">
        <w:t xml:space="preserve"> by </w:t>
      </w:r>
      <w:r w:rsidR="00ED75F4">
        <w:t>examining both for</w:t>
      </w:r>
      <w:r w:rsidR="00B94F95">
        <w:t xml:space="preserve"> the entire Learning phase</w:t>
      </w:r>
      <w:commentRangeStart w:id="35"/>
      <w:commentRangeStart w:id="36"/>
      <w:commentRangeStart w:id="37"/>
      <w:r w:rsidR="00B94F95">
        <w:t>. We will determine how participants perform</w:t>
      </w:r>
      <w:del w:id="38" w:author="Jonathan Wood" w:date="2020-05-28T21:59:00Z">
        <w:r w:rsidR="00B94F95" w:rsidDel="00AF5A84">
          <w:delText>ed</w:delText>
        </w:r>
      </w:del>
      <w:r w:rsidR="00B94F95">
        <w:t xml:space="preserve"> at the</w:t>
      </w:r>
      <w:ins w:id="39" w:author="Jonathan Wood" w:date="2020-05-28T21:49:00Z">
        <w:r w:rsidR="0099386A">
          <w:t xml:space="preserve"> </w:t>
        </w:r>
      </w:ins>
      <w:del w:id="40" w:author="Jonathan Wood" w:date="2020-05-28T21:59:00Z">
        <w:r w:rsidR="00B94F95" w:rsidDel="00AF5A84">
          <w:delText xml:space="preserve"> </w:delText>
        </w:r>
      </w:del>
      <w:commentRangeStart w:id="41"/>
      <w:del w:id="42" w:author="Jonathan Wood" w:date="2020-05-28T21:52:00Z">
        <w:r w:rsidR="00B94F95" w:rsidDel="0099386A">
          <w:delText xml:space="preserve">plateau </w:delText>
        </w:r>
      </w:del>
      <w:commentRangeEnd w:id="41"/>
      <w:ins w:id="43" w:author="Jonathan Wood" w:date="2020-05-28T21:52:00Z">
        <w:r w:rsidR="0099386A">
          <w:t xml:space="preserve">end </w:t>
        </w:r>
      </w:ins>
      <w:r w:rsidR="0099386A">
        <w:rPr>
          <w:rStyle w:val="CommentReference"/>
        </w:rPr>
        <w:commentReference w:id="41"/>
      </w:r>
      <w:r w:rsidR="00B94F95">
        <w:t>of the Learning phase</w:t>
      </w:r>
      <w:ins w:id="44" w:author="Jonathan Wood" w:date="2020-05-28T21:59:00Z">
        <w:r w:rsidR="00AF5A84">
          <w:t xml:space="preserve"> </w:t>
        </w:r>
      </w:ins>
      <w:del w:id="45" w:author="Jonathan Wood" w:date="2020-05-28T21:59:00Z">
        <w:r w:rsidR="00B94F95" w:rsidDel="00AF5A84">
          <w:delText xml:space="preserve"> </w:delText>
        </w:r>
      </w:del>
      <w:r w:rsidR="00B94F95">
        <w:t>by averaging SAI for the last 30 strides</w:t>
      </w:r>
      <w:del w:id="46" w:author="Jonathan Wood" w:date="2020-05-28T21:52:00Z">
        <w:r w:rsidR="00B94F95" w:rsidDel="0099386A">
          <w:delText xml:space="preserve"> of the Learning phase</w:delText>
        </w:r>
      </w:del>
      <w:r w:rsidR="00B94F95">
        <w:t xml:space="preserve">. </w:t>
      </w:r>
      <w:commentRangeEnd w:id="35"/>
      <w:r w:rsidR="00CF21BD">
        <w:rPr>
          <w:rStyle w:val="CommentReference"/>
        </w:rPr>
        <w:commentReference w:id="35"/>
      </w:r>
      <w:commentRangeEnd w:id="36"/>
      <w:r w:rsidR="00B439F0">
        <w:rPr>
          <w:rStyle w:val="CommentReference"/>
        </w:rPr>
        <w:commentReference w:id="36"/>
      </w:r>
      <w:commentRangeEnd w:id="37"/>
      <w:r w:rsidR="00AF5A84">
        <w:rPr>
          <w:rStyle w:val="CommentReference"/>
        </w:rPr>
        <w:commentReference w:id="37"/>
      </w:r>
      <w:commentRangeEnd w:id="34"/>
      <w:r w:rsidR="001F4AA6">
        <w:rPr>
          <w:rStyle w:val="CommentReference"/>
        </w:rPr>
        <w:commentReference w:id="34"/>
      </w:r>
    </w:p>
    <w:p w14:paraId="5537027F" w14:textId="3A67A471" w:rsidR="003D0D56" w:rsidRDefault="003D0D56" w:rsidP="00407563">
      <w:pPr>
        <w:spacing w:line="480" w:lineRule="auto"/>
      </w:pPr>
    </w:p>
    <w:p w14:paraId="473DD9C1" w14:textId="112ED9BD" w:rsidR="005E012E" w:rsidRDefault="00F6786F" w:rsidP="00407563">
      <w:pPr>
        <w:spacing w:line="480" w:lineRule="auto"/>
      </w:pPr>
      <w:r>
        <w:t>U</w:t>
      </w:r>
      <w:r w:rsidR="00C63C4F">
        <w:t xml:space="preserve">se-dependent bias will be calculated </w:t>
      </w:r>
      <w:r w:rsidR="00B94F95">
        <w:t>in two ways. First,</w:t>
      </w:r>
      <w:r w:rsidR="00CF21BD">
        <w:t xml:space="preserve"> to characterize the immediate use-dependent bias,</w:t>
      </w:r>
      <w:r w:rsidR="00B94F95">
        <w:t xml:space="preserve">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 xml:space="preserve">to characterize </w:t>
      </w:r>
      <w:del w:id="47" w:author="Jonathan Wood" w:date="2020-05-28T21:53:00Z">
        <w:r w:rsidR="00CF21BD" w:rsidDel="0099386A">
          <w:delText xml:space="preserve">how </w:delText>
        </w:r>
      </w:del>
      <w:r w:rsidR="00CF21BD">
        <w:t xml:space="preserve">the </w:t>
      </w:r>
      <w:r w:rsidR="00ED20F0">
        <w:t xml:space="preserve">state of </w:t>
      </w:r>
      <w:r w:rsidR="00CF21BD">
        <w:t xml:space="preserve">use-dependent </w:t>
      </w:r>
      <w:r w:rsidR="00ED20F0">
        <w:t>biases</w:t>
      </w:r>
      <w:r w:rsidR="00CF21BD">
        <w:t xml:space="preserve"> </w:t>
      </w:r>
      <w:r w:rsidR="00ED20F0">
        <w:t>during the early</w:t>
      </w:r>
      <w:r w:rsidR="00CF21BD">
        <w:t xml:space="preserve"> 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CE4A03">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commentRangeStart w:id="48"/>
      <w:r w:rsidR="00B94F95">
        <w:t xml:space="preserve">This procedure will allow us to determine differences between </w:t>
      </w:r>
      <w:ins w:id="49" w:author="Jonathan Wood" w:date="2020-05-28T21:54:00Z">
        <w:r w:rsidR="0099386A">
          <w:t xml:space="preserve">conditions </w:t>
        </w:r>
        <w:del w:id="50" w:author="Hyosub Kim" w:date="2020-05-29T10:52:00Z">
          <w:r w:rsidR="0099386A" w:rsidDel="001F4AA6">
            <w:delText>at</w:delText>
          </w:r>
        </w:del>
      </w:ins>
      <w:ins w:id="51" w:author="Hyosub Kim" w:date="2020-05-29T10:52:00Z">
        <w:r w:rsidR="001F4AA6">
          <w:t>during</w:t>
        </w:r>
      </w:ins>
      <w:ins w:id="52" w:author="Jonathan Wood" w:date="2020-05-28T21:54:00Z">
        <w:r w:rsidR="0099386A">
          <w:t xml:space="preserve"> </w:t>
        </w:r>
      </w:ins>
      <w:r w:rsidR="00B94F95">
        <w:t xml:space="preserve">the </w:t>
      </w:r>
      <w:r w:rsidR="00DB77C0">
        <w:t>L</w:t>
      </w:r>
      <w:r w:rsidR="006E6ED6">
        <w:t>earning phase</w:t>
      </w:r>
      <w:commentRangeEnd w:id="48"/>
      <w:r w:rsidR="001F4AA6">
        <w:rPr>
          <w:rStyle w:val="CommentReference"/>
        </w:rPr>
        <w:commentReference w:id="48"/>
      </w:r>
      <w:r w:rsidR="006E6ED6">
        <w:t xml:space="preserve">, </w:t>
      </w:r>
      <w:r w:rsidR="00DB77C0">
        <w:t>I</w:t>
      </w:r>
      <w:r w:rsidR="006E6ED6">
        <w:t xml:space="preserve">nitial </w:t>
      </w:r>
      <w:r w:rsidR="00DB77C0">
        <w:t>use-dependent bias</w:t>
      </w:r>
      <w:r w:rsidR="006E6ED6">
        <w:t>,</w:t>
      </w:r>
      <w:r w:rsidR="00B94F95">
        <w:t xml:space="preserve"> and </w:t>
      </w:r>
      <w:r w:rsidR="00CD3C54">
        <w:t>the E</w:t>
      </w:r>
      <w:r w:rsidR="00B94F95">
        <w:t xml:space="preserve">arly Washout. </w:t>
      </w:r>
      <w:del w:id="53" w:author="Jonathan Wood" w:date="2020-05-28T21:55:00Z">
        <w:r w:rsidR="00345CB5" w:rsidDel="0099386A">
          <w:delText>W</w:delText>
        </w:r>
        <w:r w:rsidR="003A4641" w:rsidDel="0099386A">
          <w:delText>e will also compare the change in use-dependent bias</w:delText>
        </w:r>
        <w:r w:rsidR="00345CB5" w:rsidDel="0099386A">
          <w:delText>es</w:delText>
        </w:r>
        <w:r w:rsidR="003A4641" w:rsidDel="0099386A">
          <w:delText xml:space="preserve"> </w:delText>
        </w:r>
        <w:r w:rsidR="00345CB5" w:rsidDel="0099386A">
          <w:delText>across</w:delText>
        </w:r>
        <w:r w:rsidR="003A4641" w:rsidDel="0099386A">
          <w:delText xml:space="preserve"> condition</w:delText>
        </w:r>
        <w:r w:rsidR="00345CB5" w:rsidDel="0099386A">
          <w:delText>s</w:delText>
        </w:r>
        <w:r w:rsidR="000C593F" w:rsidDel="0099386A">
          <w:delText xml:space="preserve">, as our computational models make distinct predictions regarding the sensitivity of UDP to environmental consistency (see Modeling). </w:delText>
        </w:r>
      </w:del>
      <w:r w:rsidR="00BF7145">
        <w:t xml:space="preserve">We will also analyze the rate of washout </w:t>
      </w:r>
      <w:r>
        <w:t>by regressing subsequent strides onto current strides for each stride of washout. The slope of this regression</w:t>
      </w:r>
      <w:r w:rsidR="002B60A5">
        <w:t xml:space="preserve"> </w:t>
      </w:r>
      <w:r w:rsidR="00217631">
        <w:t xml:space="preserve">estimates </w:t>
      </w:r>
      <w:r w:rsidR="002B60A5">
        <w:t xml:space="preserve">the amount of SAI </w:t>
      </w:r>
      <w:r>
        <w:t xml:space="preserve">retained from one </w:t>
      </w:r>
      <w:r w:rsidR="002B60A5">
        <w:t xml:space="preserve">stride </w:t>
      </w:r>
      <w:r>
        <w:t>to the next</w:t>
      </w:r>
      <w:r w:rsidR="002B60A5">
        <w:t xml:space="preserve">. </w:t>
      </w:r>
      <w:r w:rsidR="00BF7145">
        <w:fldChar w:fldCharType="begin"/>
      </w:r>
      <w:r w:rsidR="00AA19E3">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7AB2B78F" w14:textId="3538ECAD" w:rsidR="00D24F3C" w:rsidRDefault="00D24F3C" w:rsidP="00407563">
      <w:pPr>
        <w:spacing w:line="480" w:lineRule="auto"/>
      </w:pPr>
    </w:p>
    <w:p w14:paraId="0BFCB91F" w14:textId="3855E0B3" w:rsidR="002B60A5" w:rsidRPr="00D70C81" w:rsidRDefault="002B60A5" w:rsidP="00407563">
      <w:pPr>
        <w:spacing w:line="480" w:lineRule="auto"/>
        <w:rPr>
          <w:i/>
          <w:iCs/>
          <w:u w:val="single"/>
        </w:rPr>
      </w:pPr>
      <w:r w:rsidRPr="00D70C81">
        <w:rPr>
          <w:i/>
          <w:iCs/>
          <w:u w:val="single"/>
        </w:rPr>
        <w:t>Statistical analysis</w:t>
      </w:r>
      <w:r w:rsidR="00D70C81">
        <w:rPr>
          <w:i/>
          <w:iCs/>
          <w:u w:val="single"/>
        </w:rPr>
        <w:t>:</w:t>
      </w:r>
    </w:p>
    <w:p w14:paraId="2FF07EBD" w14:textId="7F5CED97" w:rsidR="00B14A33" w:rsidRDefault="00EA377F" w:rsidP="00407563">
      <w:pPr>
        <w:spacing w:line="480" w:lineRule="auto"/>
        <w:rPr>
          <w:rFonts w:eastAsia="Times New Roman"/>
          <w:szCs w:val="24"/>
        </w:rPr>
      </w:pPr>
      <w:r>
        <w:t>We will test for</w:t>
      </w:r>
      <w:r w:rsidR="002040CC">
        <w:t xml:space="preserve"> within-</w:t>
      </w:r>
      <w:proofErr w:type="gramStart"/>
      <w:r w:rsidR="002040CC">
        <w:t>subjects</w:t>
      </w:r>
      <w:proofErr w:type="gramEnd"/>
      <w:r>
        <w:t xml:space="preserve"> differences</w:t>
      </w:r>
      <w:r w:rsidR="00B14A33" w:rsidRPr="00D70C81">
        <w:t xml:space="preserve"> </w:t>
      </w:r>
      <w:r>
        <w:t>across conditions for</w:t>
      </w:r>
      <w:r w:rsidR="00B14A33" w:rsidRPr="00D70C81">
        <w:t xml:space="preserve"> the mean </w:t>
      </w:r>
      <w:r>
        <w:t xml:space="preserve">and standard deviation </w:t>
      </w:r>
      <w:commentRangeStart w:id="54"/>
      <w:r>
        <w:t>SAI</w:t>
      </w:r>
      <w:ins w:id="55" w:author="Hyosub Kim" w:date="2020-05-29T11:04:00Z">
        <w:r w:rsidR="00DE4EF8">
          <w:t>s</w:t>
        </w:r>
      </w:ins>
      <w:r>
        <w:t xml:space="preserve"> </w:t>
      </w:r>
      <w:r w:rsidR="00B14A33" w:rsidRPr="00D70C81">
        <w:t xml:space="preserve">during </w:t>
      </w:r>
      <w:ins w:id="56" w:author="Jonathan Wood" w:date="2020-05-28T21:56:00Z">
        <w:r w:rsidR="00AF5A84">
          <w:t xml:space="preserve">the entire </w:t>
        </w:r>
      </w:ins>
      <w:r>
        <w:t>L</w:t>
      </w:r>
      <w:r w:rsidR="00B14A33" w:rsidRPr="00D70C81">
        <w:t>earning</w:t>
      </w:r>
      <w:ins w:id="57" w:author="Jonathan Wood" w:date="2020-05-28T21:56:00Z">
        <w:r w:rsidR="00AF5A84">
          <w:t xml:space="preserve"> </w:t>
        </w:r>
      </w:ins>
      <w:ins w:id="58" w:author="Hyosub Kim" w:date="2020-05-29T10:57:00Z">
        <w:r w:rsidR="001F4AA6">
          <w:t xml:space="preserve">phase </w:t>
        </w:r>
      </w:ins>
      <w:ins w:id="59" w:author="Hyosub Kim" w:date="2020-05-29T10:56:00Z">
        <w:r w:rsidR="001F4AA6">
          <w:t>using</w:t>
        </w:r>
        <w:r w:rsidR="001F4AA6">
          <w:t xml:space="preserve"> repeated measures analysis of variance (ANOVA)</w:t>
        </w:r>
      </w:ins>
      <w:ins w:id="60" w:author="Hyosub Kim" w:date="2020-05-29T10:58:00Z">
        <w:r w:rsidR="002C7787">
          <w:t xml:space="preserve">. </w:t>
        </w:r>
      </w:ins>
      <w:ins w:id="61" w:author="Jonathan Wood" w:date="2020-05-28T21:56:00Z">
        <w:del w:id="62" w:author="Hyosub Kim" w:date="2020-05-29T10:57:00Z">
          <w:r w:rsidR="00AF5A84" w:rsidDel="001F4AA6">
            <w:delText>phase</w:delText>
          </w:r>
        </w:del>
        <w:del w:id="63" w:author="Hyosub Kim" w:date="2020-05-29T11:03:00Z">
          <w:r w:rsidR="00AF5A84" w:rsidDel="00DE4EF8">
            <w:delText xml:space="preserve"> to</w:delText>
          </w:r>
        </w:del>
      </w:ins>
      <w:ins w:id="64" w:author="Hyosub Kim" w:date="2020-05-29T11:03:00Z">
        <w:r w:rsidR="00DE4EF8">
          <w:t>The purpose of this analysis is to</w:t>
        </w:r>
      </w:ins>
      <w:ins w:id="65" w:author="Jonathan Wood" w:date="2020-05-28T21:56:00Z">
        <w:r w:rsidR="00AF5A84">
          <w:t xml:space="preserve"> test our assumption that </w:t>
        </w:r>
        <w:del w:id="66" w:author="Hyosub Kim" w:date="2020-05-29T11:05:00Z">
          <w:r w:rsidR="00AF5A84" w:rsidDel="00DE4EF8">
            <w:delText>mean</w:delText>
          </w:r>
        </w:del>
        <w:del w:id="67" w:author="Hyosub Kim" w:date="2020-05-29T11:04:00Z">
          <w:r w:rsidR="00AF5A84" w:rsidDel="00DE4EF8">
            <w:delText>s</w:delText>
          </w:r>
        </w:del>
        <w:del w:id="68" w:author="Hyosub Kim" w:date="2020-05-29T11:05:00Z">
          <w:r w:rsidR="00AF5A84" w:rsidDel="00DE4EF8">
            <w:delText xml:space="preserve"> will </w:delText>
          </w:r>
          <w:commentRangeStart w:id="69"/>
          <w:r w:rsidR="00AF5A84" w:rsidDel="00DE4EF8">
            <w:delText xml:space="preserve">be the same </w:delText>
          </w:r>
        </w:del>
      </w:ins>
      <w:commentRangeEnd w:id="69"/>
      <w:del w:id="70" w:author="Hyosub Kim" w:date="2020-05-29T11:05:00Z">
        <w:r w:rsidR="00DE4EF8" w:rsidDel="00DE4EF8">
          <w:rPr>
            <w:rStyle w:val="CommentReference"/>
          </w:rPr>
          <w:commentReference w:id="69"/>
        </w:r>
      </w:del>
      <w:ins w:id="71" w:author="Jonathan Wood" w:date="2020-05-28T21:56:00Z">
        <w:del w:id="72" w:author="Hyosub Kim" w:date="2020-05-29T11:05:00Z">
          <w:r w:rsidR="00AF5A84" w:rsidDel="00DE4EF8">
            <w:delText xml:space="preserve">but </w:delText>
          </w:r>
        </w:del>
      </w:ins>
      <w:ins w:id="73" w:author="Hyosub Kim" w:date="2020-05-29T11:05:00Z">
        <w:r w:rsidR="00DE4EF8">
          <w:t xml:space="preserve">only the </w:t>
        </w:r>
      </w:ins>
      <w:ins w:id="74" w:author="Jonathan Wood" w:date="2020-05-28T21:56:00Z">
        <w:r w:rsidR="00AF5A84">
          <w:t>standard deviations</w:t>
        </w:r>
      </w:ins>
      <w:ins w:id="75" w:author="Hyosub Kim" w:date="2020-05-29T11:05:00Z">
        <w:r w:rsidR="00DE4EF8">
          <w:t xml:space="preserve"> of SAI</w:t>
        </w:r>
      </w:ins>
      <w:ins w:id="76" w:author="Jonathan Wood" w:date="2020-05-28T21:56:00Z">
        <w:r w:rsidR="00AF5A84">
          <w:t xml:space="preserve"> will be differen</w:t>
        </w:r>
      </w:ins>
      <w:ins w:id="77" w:author="Hyosub Kim" w:date="2020-05-29T11:05:00Z">
        <w:r w:rsidR="00DE4EF8">
          <w:t>t</w:t>
        </w:r>
      </w:ins>
      <w:ins w:id="78" w:author="Jonathan Wood" w:date="2020-05-28T21:56:00Z">
        <w:del w:id="79" w:author="Hyosub Kim" w:date="2020-05-29T11:05:00Z">
          <w:r w:rsidR="00AF5A84" w:rsidDel="00DE4EF8">
            <w:delText>ce</w:delText>
          </w:r>
        </w:del>
        <w:r w:rsidR="00AF5A84">
          <w:t xml:space="preserve"> between conditions</w:t>
        </w:r>
      </w:ins>
      <w:ins w:id="80" w:author="Jonathan Wood" w:date="2020-05-28T21:57:00Z">
        <w:del w:id="81" w:author="Hyosub Kim" w:date="2020-05-29T10:56:00Z">
          <w:r w:rsidR="00AF5A84" w:rsidDel="001F4AA6">
            <w:delText xml:space="preserve"> with repeated measures analysis of variance (ANOVA)</w:delText>
          </w:r>
        </w:del>
      </w:ins>
      <w:ins w:id="82" w:author="Jonathan Wood" w:date="2020-05-28T21:56:00Z">
        <w:r w:rsidR="00AF5A84">
          <w:t xml:space="preserve">. </w:t>
        </w:r>
      </w:ins>
      <w:del w:id="83" w:author="Jonathan Wood" w:date="2020-05-28T21:56:00Z">
        <w:r w:rsidR="00B14A33" w:rsidDel="00AF5A84">
          <w:delText>,</w:delText>
        </w:r>
      </w:del>
      <w:ins w:id="84" w:author="Jonathan Wood" w:date="2020-05-28T21:56:00Z">
        <w:r w:rsidR="00AF5A84">
          <w:t xml:space="preserve">We will </w:t>
        </w:r>
      </w:ins>
      <w:ins w:id="85" w:author="Jonathan Wood" w:date="2020-05-28T21:57:00Z">
        <w:r w:rsidR="00AF5A84">
          <w:t>also perform separate repeated measures ANOVA</w:t>
        </w:r>
      </w:ins>
      <w:ins w:id="86" w:author="Hyosub Kim" w:date="2020-05-29T11:05:00Z">
        <w:r w:rsidR="008823C2">
          <w:t>s</w:t>
        </w:r>
      </w:ins>
      <w:ins w:id="87" w:author="Jonathan Wood" w:date="2020-05-28T21:57:00Z">
        <w:r w:rsidR="00AF5A84">
          <w:t xml:space="preserve"> for our key timepoints of interest:</w:t>
        </w:r>
      </w:ins>
      <w:r w:rsidR="00B14A33">
        <w:t xml:space="preserve"> </w:t>
      </w:r>
      <w:ins w:id="88" w:author="Jonathan Wood" w:date="2020-05-28T22:00:00Z">
        <w:r w:rsidR="00AF5A84">
          <w:t>End of</w:t>
        </w:r>
      </w:ins>
      <w:ins w:id="89" w:author="Jonathan Wood" w:date="2020-05-28T21:58:00Z">
        <w:r w:rsidR="00AF5A84">
          <w:t xml:space="preserve"> Learning, </w:t>
        </w:r>
      </w:ins>
      <w:commentRangeEnd w:id="54"/>
      <w:r w:rsidR="008823C2">
        <w:rPr>
          <w:rStyle w:val="CommentReference"/>
        </w:rPr>
        <w:commentReference w:id="54"/>
      </w:r>
      <w:del w:id="90" w:author="Jonathan Wood" w:date="2020-05-28T21:58:00Z">
        <w:r w:rsidR="00B14A33" w:rsidDel="00AF5A84">
          <w:delText xml:space="preserve">SAI </w:delText>
        </w:r>
      </w:del>
      <w:del w:id="91" w:author="Jonathan Wood" w:date="2020-05-28T13:20:00Z">
        <w:r w:rsidR="00B14A33" w:rsidDel="004216BF">
          <w:delText>aftereffect</w:delText>
        </w:r>
        <w:r w:rsidDel="004216BF">
          <w:delText xml:space="preserve">s </w:delText>
        </w:r>
      </w:del>
      <w:ins w:id="92" w:author="Jonathan Wood" w:date="2020-05-28T13:20:00Z">
        <w:r w:rsidR="004216BF">
          <w:t xml:space="preserve">Initial Bias, Early Washout </w:t>
        </w:r>
      </w:ins>
      <w:r>
        <w:t xml:space="preserve">and </w:t>
      </w:r>
      <w:del w:id="93" w:author="Jonathan Wood" w:date="2020-05-28T22:01:00Z">
        <w:r w:rsidDel="00AF5A84">
          <w:delText>SAI</w:delText>
        </w:r>
        <w:r w:rsidR="00B14A33" w:rsidDel="00AF5A84">
          <w:delText xml:space="preserve"> </w:delText>
        </w:r>
      </w:del>
      <w:r w:rsidR="00B14A33">
        <w:t xml:space="preserve">washout rate </w:t>
      </w:r>
      <w:del w:id="94" w:author="Jonathan Wood" w:date="2020-05-28T22:01:00Z">
        <w:r w:rsidDel="00AF5A84">
          <w:delText>using</w:delText>
        </w:r>
        <w:r w:rsidR="002B60A5" w:rsidRPr="00D70C81" w:rsidDel="00AF5A84">
          <w:delText xml:space="preserve"> repeated measures analysis of variance </w:delText>
        </w:r>
        <w:r w:rsidR="00ED75F4" w:rsidDel="00AF5A84">
          <w:delText xml:space="preserve">(ANOVA) </w:delText>
        </w:r>
      </w:del>
      <w:r w:rsidR="002B60A5" w:rsidRPr="00D70C81">
        <w:t xml:space="preserve">and post-hoc pairwise comparisons if the </w:t>
      </w:r>
      <w:r w:rsidR="00ED75F4">
        <w:t>ANOVA</w:t>
      </w:r>
      <w:r w:rsidR="002B60A5" w:rsidRPr="00D70C81">
        <w:t xml:space="preserve"> is significant.</w:t>
      </w:r>
      <w:r w:rsidR="00B14A33">
        <w:t xml:space="preserve"> </w:t>
      </w:r>
      <w:ins w:id="95" w:author="Jonathan Wood" w:date="2020-05-28T22:01:00Z">
        <w:r w:rsidR="00AF5A84">
          <w:t xml:space="preserve">These comparisons </w:t>
        </w:r>
      </w:ins>
      <w:ins w:id="96" w:author="Jonathan Wood" w:date="2020-05-28T22:58:00Z">
        <w:r w:rsidR="00D539FB">
          <w:t>are</w:t>
        </w:r>
      </w:ins>
      <w:ins w:id="97" w:author="Jonathan Wood" w:date="2020-05-28T22:01:00Z">
        <w:r w:rsidR="00AF5A84">
          <w:t xml:space="preserve"> chosen because the two different </w:t>
        </w:r>
      </w:ins>
      <w:ins w:id="98" w:author="Jonathan Wood" w:date="2020-05-28T22:02:00Z">
        <w:r w:rsidR="00AF5A84">
          <w:t>models make distinguishable predictions specifically at these points of the experiment</w:t>
        </w:r>
      </w:ins>
      <w:ins w:id="99" w:author="Jonathan Wood" w:date="2020-05-28T22:03:00Z">
        <w:r w:rsidR="00AF5A84">
          <w:t xml:space="preserve"> (see Figure 3 and simulations)</w:t>
        </w:r>
      </w:ins>
      <w:ins w:id="100" w:author="Jonathan Wood" w:date="2020-05-28T22:02:00Z">
        <w:r w:rsidR="00AF5A84">
          <w:t xml:space="preserve">. </w:t>
        </w:r>
      </w:ins>
      <w:r w:rsidR="00B14A33">
        <w:t xml:space="preserve">We will report </w:t>
      </w:r>
      <w:r w:rsidR="00D70C81">
        <w:t xml:space="preserve">t- </w:t>
      </w:r>
      <w:r>
        <w:t>and</w:t>
      </w:r>
      <w:r w:rsidR="00D70C81">
        <w:t xml:space="preserve"> F- statistic</w:t>
      </w:r>
      <w:r w:rsidR="00217631">
        <w:t>s</w:t>
      </w:r>
      <w:r w:rsidR="00D70C81">
        <w:t xml:space="preserve">, </w:t>
      </w:r>
      <w:r w:rsidR="00B14A33">
        <w:t>exact p-values</w:t>
      </w:r>
      <w:r w:rsidR="00D70C81">
        <w:t xml:space="preserve">, means, 95% confidence intervals and </w:t>
      </w:r>
      <w:commentRangeStart w:id="101"/>
      <w:commentRangeStart w:id="102"/>
      <w:commentRangeStart w:id="103"/>
      <w:r w:rsidR="00D70C81">
        <w:t>standardized effect sizes (Cohen’s d for t-</w:t>
      </w:r>
      <w:r w:rsidR="00D70C81">
        <w:lastRenderedPageBreak/>
        <w:t>tests and ƞ</w:t>
      </w:r>
      <w:r w:rsidR="00D70C81">
        <w:rPr>
          <w:vertAlign w:val="subscript"/>
        </w:rPr>
        <w:t>p</w:t>
      </w:r>
      <w:r w:rsidR="00D70C81">
        <w:rPr>
          <w:vertAlign w:val="superscript"/>
        </w:rPr>
        <w:t>2</w:t>
      </w:r>
      <w:r w:rsidR="00D70C81">
        <w:t xml:space="preserve"> for </w:t>
      </w:r>
      <w:r>
        <w:t>analysis of variance</w:t>
      </w:r>
      <w:commentRangeEnd w:id="101"/>
      <w:r w:rsidR="00DB77C0">
        <w:rPr>
          <w:rStyle w:val="CommentReference"/>
        </w:rPr>
        <w:commentReference w:id="101"/>
      </w:r>
      <w:commentRangeEnd w:id="102"/>
      <w:r w:rsidR="000D60A4">
        <w:rPr>
          <w:rStyle w:val="CommentReference"/>
        </w:rPr>
        <w:commentReference w:id="102"/>
      </w:r>
      <w:commentRangeEnd w:id="103"/>
      <w:r w:rsidR="00AF5A84">
        <w:rPr>
          <w:rStyle w:val="CommentReference"/>
        </w:rPr>
        <w:commentReference w:id="103"/>
      </w:r>
      <w:r w:rsidR="00D70C81">
        <w:t xml:space="preserve">). </w:t>
      </w:r>
      <w:commentRangeStart w:id="104"/>
      <w:commentRangeStart w:id="105"/>
      <w:ins w:id="106" w:author="Jonathan Wood" w:date="2020-05-28T13:37:00Z">
        <w:r w:rsidR="0046248A">
          <w:t xml:space="preserve">Alpha values </w:t>
        </w:r>
      </w:ins>
      <w:ins w:id="107" w:author="Jonathan Wood" w:date="2020-05-28T13:38:00Z">
        <w:r w:rsidR="0046248A">
          <w:t>will be set at 0.05</w:t>
        </w:r>
      </w:ins>
      <w:ins w:id="108" w:author="Jonathan Wood" w:date="2020-05-28T22:09:00Z">
        <w:r w:rsidR="0017005F">
          <w:t xml:space="preserve"> for F tests, pairwise comparisons al</w:t>
        </w:r>
      </w:ins>
      <w:ins w:id="109" w:author="Jonathan Wood" w:date="2020-05-28T22:10:00Z">
        <w:r w:rsidR="0017005F">
          <w:t xml:space="preserve">pha values will be set at </w:t>
        </w:r>
        <w:commentRangeStart w:id="110"/>
        <w:r w:rsidR="0017005F">
          <w:t xml:space="preserve">0.02 </w:t>
        </w:r>
      </w:ins>
      <w:commentRangeEnd w:id="110"/>
      <w:r w:rsidR="001916D8">
        <w:rPr>
          <w:rStyle w:val="CommentReference"/>
        </w:rPr>
        <w:commentReference w:id="110"/>
      </w:r>
      <w:ins w:id="111" w:author="Jonathan Wood" w:date="2020-05-28T22:10:00Z">
        <w:r w:rsidR="0017005F">
          <w:t>to correct for multiple comparisons</w:t>
        </w:r>
      </w:ins>
      <w:ins w:id="112" w:author="Jonathan Wood" w:date="2020-05-28T13:38:00Z">
        <w:r w:rsidR="0046248A">
          <w:t xml:space="preserve">. </w:t>
        </w:r>
      </w:ins>
      <w:commentRangeEnd w:id="104"/>
      <w:r w:rsidR="000D60A4">
        <w:rPr>
          <w:rStyle w:val="CommentReference"/>
        </w:rPr>
        <w:commentReference w:id="104"/>
      </w:r>
      <w:commentRangeEnd w:id="105"/>
      <w:r w:rsidR="00AF5A84">
        <w:rPr>
          <w:rStyle w:val="CommentReference"/>
        </w:rPr>
        <w:commentReference w:id="105"/>
      </w:r>
      <w:r w:rsidR="000D60A4">
        <w:t xml:space="preserve">As one of our models (Strategy plus </w:t>
      </w:r>
      <w:ins w:id="113" w:author="Jonathan Wood" w:date="2020-05-28T22:21:00Z">
        <w:r w:rsidR="00F84330">
          <w:t>Use-Dependent</w:t>
        </w:r>
      </w:ins>
      <w:del w:id="114" w:author="Jonathan Wood" w:date="2020-05-28T22:21:00Z">
        <w:r w:rsidR="000D60A4" w:rsidDel="00F84330">
          <w:delText>UDP</w:delText>
        </w:r>
      </w:del>
      <w:r w:rsidR="000D60A4">
        <w:t xml:space="preserve">) predicts similar aftereffects and washout across conditions (see Fig. 3), </w:t>
      </w:r>
      <w:ins w:id="115" w:author="Jonathan Wood" w:date="2020-05-28T13:19:00Z">
        <w:del w:id="116" w:author="Hyosub Kim" w:date="2020-05-28T17:38:00Z">
          <w:r w:rsidR="004216BF" w:rsidDel="000D60A4">
            <w:delText>W</w:delText>
          </w:r>
        </w:del>
      </w:ins>
      <w:ins w:id="117" w:author="Hyosub Kim" w:date="2020-05-28T17:38:00Z">
        <w:r w:rsidR="000D60A4">
          <w:t>w</w:t>
        </w:r>
      </w:ins>
      <w:ins w:id="118" w:author="Jonathan Wood" w:date="2020-05-28T13:19:00Z">
        <w:r w:rsidR="004216BF">
          <w:t xml:space="preserve">e will also </w:t>
        </w:r>
      </w:ins>
      <w:ins w:id="119" w:author="Jonathan Wood" w:date="2020-05-28T13:20:00Z">
        <w:r w:rsidR="004216BF">
          <w:t>report</w:t>
        </w:r>
      </w:ins>
      <w:ins w:id="120" w:author="Jonathan Wood" w:date="2020-05-28T13:19:00Z">
        <w:r w:rsidR="004216BF">
          <w:t xml:space="preserve"> Bayes Factors to test for equality </w:t>
        </w:r>
      </w:ins>
      <w:ins w:id="121" w:author="Jonathan Wood" w:date="2020-05-28T13:20:00Z">
        <w:r w:rsidR="004216BF">
          <w:t xml:space="preserve">between conditions </w:t>
        </w:r>
      </w:ins>
      <w:ins w:id="122" w:author="Jonathan Wood" w:date="2020-05-28T13:21:00Z">
        <w:r w:rsidR="004216BF">
          <w:t>for</w:t>
        </w:r>
      </w:ins>
      <w:ins w:id="123" w:author="Jonathan Wood" w:date="2020-05-28T13:19:00Z">
        <w:r w:rsidR="004216BF">
          <w:t xml:space="preserve"> </w:t>
        </w:r>
      </w:ins>
      <w:ins w:id="124" w:author="Jonathan Wood" w:date="2020-05-28T13:21:00Z">
        <w:r w:rsidR="004216BF">
          <w:t>Initial Bias and Early Washout. Equality will provide support for the null hypothesis: that</w:t>
        </w:r>
      </w:ins>
      <w:ins w:id="125" w:author="Jonathan Wood" w:date="2020-05-28T13:22:00Z">
        <w:r w:rsidR="004216BF">
          <w:t xml:space="preserve"> SAIs are not differences between conditions during washout.</w:t>
        </w:r>
      </w:ins>
      <w:ins w:id="126" w:author="Jonathan Wood" w:date="2020-05-28T13:21:00Z">
        <w:r w:rsidR="004216BF">
          <w:t xml:space="preserve"> </w:t>
        </w:r>
      </w:ins>
      <w:r w:rsidR="00D70C81">
        <w:t xml:space="preserve">Assumptions of normality and homoscedasticity will be tested with the Shapiro-Wilks test and </w:t>
      </w:r>
      <w:proofErr w:type="spellStart"/>
      <w:r w:rsidR="00D70C81">
        <w:t>Levene’s</w:t>
      </w:r>
      <w:proofErr w:type="spellEnd"/>
      <w:r w:rsidR="00D70C81">
        <w:t xml:space="preserve"> test, respectively. </w:t>
      </w:r>
      <w:r w:rsidR="00ED75F4">
        <w:t>In cases where assumptions of normality are not met, we will perform</w:t>
      </w:r>
      <w:r w:rsidR="00ED75F4" w:rsidRPr="00ED75F4">
        <w:rPr>
          <w:rFonts w:eastAsia="Times New Roman"/>
          <w:szCs w:val="24"/>
        </w:rPr>
        <w:t xml:space="preserve"> non-parametric permutation tests</w:t>
      </w:r>
      <w:r w:rsidR="00ED75F4">
        <w:rPr>
          <w:rFonts w:eastAsia="Times New Roman"/>
          <w:szCs w:val="24"/>
        </w:rPr>
        <w:t>.</w:t>
      </w:r>
      <w:r w:rsidR="00ED75F4" w:rsidRPr="00ED75F4">
        <w:rPr>
          <w:rFonts w:eastAsia="Times New Roman"/>
          <w:szCs w:val="24"/>
        </w:rPr>
        <w:t xml:space="preserve"> </w:t>
      </w:r>
      <w:r w:rsidR="00ED75F4">
        <w:rPr>
          <w:rFonts w:eastAsia="Times New Roman"/>
          <w:szCs w:val="24"/>
        </w:rPr>
        <w:t>For pairwise comparisons,</w:t>
      </w:r>
      <w:r w:rsidR="00ED75F4" w:rsidRPr="00ED75F4">
        <w:rPr>
          <w:rFonts w:eastAsia="Times New Roman"/>
          <w:szCs w:val="24"/>
        </w:rPr>
        <w:t xml:space="preserve"> </w:t>
      </w:r>
      <w:r w:rsidR="00ED75F4">
        <w:rPr>
          <w:rFonts w:eastAsia="Times New Roman"/>
          <w:szCs w:val="24"/>
        </w:rPr>
        <w:t>we will use</w:t>
      </w:r>
      <w:r w:rsidR="00ED75F4" w:rsidRPr="00ED75F4">
        <w:rPr>
          <w:rFonts w:eastAsia="Times New Roman"/>
          <w:szCs w:val="24"/>
        </w:rPr>
        <w:t xml:space="preserve"> the difference between group means as our test statistic</w:t>
      </w:r>
      <w:r w:rsidR="00ED75F4">
        <w:rPr>
          <w:rFonts w:eastAsia="Times New Roman"/>
          <w:szCs w:val="24"/>
        </w:rPr>
        <w:t>, to be</w:t>
      </w:r>
      <w:r w:rsidR="00ED75F4" w:rsidRPr="00ED75F4">
        <w:rPr>
          <w:rFonts w:eastAsia="Times New Roman"/>
          <w:szCs w:val="24"/>
        </w:rPr>
        <w:t xml:space="preserve"> compared to a null distribution</w:t>
      </w:r>
      <w:r w:rsidR="00ED75F4">
        <w:rPr>
          <w:rFonts w:eastAsia="Times New Roman"/>
          <w:szCs w:val="24"/>
        </w:rPr>
        <w:t xml:space="preserve"> </w:t>
      </w:r>
      <w:r w:rsidR="00ED75F4" w:rsidRPr="00ED75F4">
        <w:rPr>
          <w:rFonts w:eastAsia="Times New Roman"/>
          <w:szCs w:val="24"/>
        </w:rPr>
        <w:t xml:space="preserve">created by random shuffling of group assignment in 10,000 Monte Carlo simulations (resampling with replacement), to obtain an exact p-value. </w:t>
      </w:r>
      <w:r w:rsidR="00ED75F4">
        <w:rPr>
          <w:rFonts w:eastAsia="Times New Roman"/>
          <w:szCs w:val="24"/>
        </w:rPr>
        <w:t>For comparisons involving more than two conditions</w:t>
      </w:r>
      <w:r w:rsidR="00ED75F4" w:rsidRPr="00ED75F4">
        <w:rPr>
          <w:rFonts w:eastAsia="Times New Roman"/>
          <w:szCs w:val="24"/>
        </w:rPr>
        <w:t xml:space="preserve">, we </w:t>
      </w:r>
      <w:r w:rsidR="00ED75F4">
        <w:rPr>
          <w:rFonts w:eastAsia="Times New Roman"/>
          <w:szCs w:val="24"/>
        </w:rPr>
        <w:t xml:space="preserve">will implement </w:t>
      </w:r>
      <w:r w:rsidR="00ED75F4" w:rsidRPr="00ED75F4">
        <w:rPr>
          <w:rFonts w:eastAsia="Times New Roman"/>
          <w:szCs w:val="24"/>
        </w:rPr>
        <w:t>a similar approach</w:t>
      </w:r>
      <w:r w:rsidR="00ED75F4">
        <w:rPr>
          <w:rFonts w:eastAsia="Times New Roman"/>
          <w:szCs w:val="24"/>
        </w:rPr>
        <w:t xml:space="preserve"> </w:t>
      </w:r>
      <w:r w:rsidR="00ED75F4" w:rsidRPr="00ED75F4">
        <w:rPr>
          <w:rFonts w:eastAsia="Times New Roman"/>
          <w:szCs w:val="24"/>
        </w:rPr>
        <w:t xml:space="preserve">but use the F-value obtained from a </w:t>
      </w:r>
      <w:r w:rsidR="00ED75F4">
        <w:rPr>
          <w:rFonts w:eastAsia="Times New Roman"/>
          <w:szCs w:val="24"/>
        </w:rPr>
        <w:t>repeated-measure A</w:t>
      </w:r>
      <w:r w:rsidR="000D60A4">
        <w:rPr>
          <w:rFonts w:eastAsia="Times New Roman"/>
          <w:szCs w:val="24"/>
        </w:rPr>
        <w:t>NOVA</w:t>
      </w:r>
      <w:r w:rsidR="00ED75F4">
        <w:rPr>
          <w:rFonts w:eastAsia="Times New Roman"/>
          <w:szCs w:val="24"/>
        </w:rPr>
        <w:t xml:space="preserve"> as our test statistic. </w:t>
      </w:r>
    </w:p>
    <w:p w14:paraId="1C22E6D3" w14:textId="77777777" w:rsidR="00AD6FB6" w:rsidRDefault="00AD6FB6" w:rsidP="00407563">
      <w:pPr>
        <w:spacing w:line="480" w:lineRule="auto"/>
      </w:pPr>
    </w:p>
    <w:p w14:paraId="101A39E2" w14:textId="09F5A1A3" w:rsidR="00B14A33" w:rsidRDefault="00B14A33" w:rsidP="00407563">
      <w:pPr>
        <w:spacing w:line="480" w:lineRule="auto"/>
      </w:pPr>
      <w:r>
        <w:t>In addition to our parametric analyses</w:t>
      </w:r>
      <w:r w:rsidR="000213D4">
        <w:t xml:space="preserve"> of pre-selected epochs</w:t>
      </w:r>
      <w:r>
        <w:t xml:space="preserve">, we will also employ a cluster permutation analysis to assess potential SAI differences across </w:t>
      </w:r>
      <w:r w:rsidR="000213D4">
        <w:t xml:space="preserve">entire </w:t>
      </w:r>
      <w:r>
        <w:t>Washout phases for each condition</w:t>
      </w:r>
      <w:r w:rsidR="00D70C81">
        <w:t xml:space="preserve"> </w:t>
      </w:r>
      <w:r w:rsidR="00D70C81">
        <w:fldChar w:fldCharType="begin"/>
      </w:r>
      <w:r w:rsidR="00D70C81">
        <w:instrText xml:space="preserve"> ADDIN ZOTERO_ITEM CSL_CITATION {"citationID":"285qrc6L","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D70C81">
        <w:fldChar w:fldCharType="separate"/>
      </w:r>
      <w:r w:rsidR="00D70C81" w:rsidRPr="00D70C81">
        <w:t>(Holmes et al., 1996; Maris and Oostenveld, 2007)</w:t>
      </w:r>
      <w:r w:rsidR="00D70C81">
        <w:fldChar w:fldCharType="end"/>
      </w:r>
      <w:r>
        <w:t xml:space="preserve">. In this analysis, we will compare </w:t>
      </w:r>
      <w:r w:rsidR="002042D8">
        <w:t xml:space="preserve">SAI </w:t>
      </w:r>
      <w:r>
        <w:t xml:space="preserve">differences between two conditions at a time with paired t-tests at each stride. The largest cluster of significant paired t-tests (p &lt; 0.05) in a row will be determined and the t-statistics for this cluster </w:t>
      </w:r>
      <w:r w:rsidR="002042D8">
        <w:t xml:space="preserve">will be </w:t>
      </w:r>
      <w:r>
        <w:t xml:space="preserve">summed. The summed t-statistics </w:t>
      </w:r>
      <w:r w:rsidR="002042D8">
        <w:t>will be</w:t>
      </w:r>
      <w:r>
        <w:t xml:space="preserve"> compared to a null distribution of summed t-statistics. The null distribution is built from resampling each group without replacement 1</w:t>
      </w:r>
      <w:r w:rsidR="000D60A4">
        <w:t>0</w:t>
      </w:r>
      <w:r w:rsidR="0017005F">
        <w:t>,</w:t>
      </w:r>
      <w:r>
        <w:t>000 times and computing the largest cluster’s t-statistic for each sample. This null distribution serves as the null hypothesis which states that each group is sampled from the same distribution. The cluster size from the empirical data is then compared to the null distribution of 1</w:t>
      </w:r>
      <w:r w:rsidR="0017005F">
        <w:t>0,</w:t>
      </w:r>
      <w:r>
        <w:t xml:space="preserve">000 samples. This comparison provides a probability that the empirical cluster </w:t>
      </w:r>
      <w:r>
        <w:lastRenderedPageBreak/>
        <w:t>is different from the null distribution</w:t>
      </w:r>
      <w:r w:rsidR="00D70C81">
        <w:t xml:space="preserve"> while controlling for type I error </w:t>
      </w:r>
      <w:r w:rsidR="00D70C81">
        <w:fldChar w:fldCharType="begin"/>
      </w:r>
      <w:r w:rsidR="00AD6FB6">
        <w:instrText xml:space="preserve"> ADDIN ZOTERO_ITEM CSL_CITATION {"citationID":"7bBVPTiH","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D70C81">
        <w:fldChar w:fldCharType="separate"/>
      </w:r>
      <w:r w:rsidR="00AD6FB6" w:rsidRPr="00AD6FB6">
        <w:t>(Maris and Oostenveld, 2007; Nichols and Holmes, 2002)</w:t>
      </w:r>
      <w:r w:rsidR="00D70C81">
        <w:fldChar w:fldCharType="end"/>
      </w:r>
      <w:r>
        <w:t>. This analysis will be performed three times to compare</w:t>
      </w:r>
      <w:r w:rsidR="00D70C81">
        <w:t xml:space="preserve"> differences between each condition. </w:t>
      </w:r>
    </w:p>
    <w:p w14:paraId="722382E0" w14:textId="77777777" w:rsidR="00C66CEF" w:rsidRDefault="00C66CEF" w:rsidP="00407563">
      <w:pPr>
        <w:spacing w:line="480" w:lineRule="auto"/>
      </w:pPr>
    </w:p>
    <w:p w14:paraId="19881302" w14:textId="581BA287" w:rsidR="00414CFC" w:rsidRDefault="00105698" w:rsidP="00407563">
      <w:pPr>
        <w:spacing w:line="480" w:lineRule="auto"/>
        <w:rPr>
          <w:b/>
          <w:bCs/>
        </w:rPr>
      </w:pPr>
      <w:r w:rsidRPr="007D3C9C">
        <w:rPr>
          <w:b/>
          <w:bCs/>
        </w:rPr>
        <w:t>Modeling</w:t>
      </w:r>
      <w:r w:rsidR="008E43A8">
        <w:rPr>
          <w:b/>
          <w:bCs/>
        </w:rPr>
        <w:t xml:space="preserve"> Based Analyses</w:t>
      </w:r>
    </w:p>
    <w:p w14:paraId="4F01DAE0" w14:textId="272D31D2" w:rsidR="00591F30" w:rsidRDefault="00591F30" w:rsidP="00407563">
      <w:pPr>
        <w:spacing w:line="480" w:lineRule="auto"/>
      </w:pPr>
      <w:r>
        <w:t xml:space="preserve">We have adapted two computational models of use-dependent learning </w:t>
      </w:r>
      <w:r w:rsidR="000213D4">
        <w:t xml:space="preserve">that </w:t>
      </w:r>
      <w:r>
        <w:t xml:space="preserve">make dissociable predictions regarding the effect </w:t>
      </w:r>
      <w:r w:rsidR="000213D4">
        <w:t xml:space="preserve">movement </w:t>
      </w:r>
      <w:r>
        <w:t>consistency has on use-dependent bias</w:t>
      </w:r>
      <w:r w:rsidR="000D60A4">
        <w:t>es</w:t>
      </w:r>
      <w:r>
        <w:t xml:space="preserve">. </w:t>
      </w:r>
      <w:r w:rsidR="000213D4">
        <w:t>We refer to</w:t>
      </w:r>
      <w:r w:rsidR="001A5E58">
        <w:t xml:space="preserve"> the first model </w:t>
      </w:r>
      <w:r w:rsidR="003B0DF4">
        <w:t xml:space="preserve">as the Strategy </w:t>
      </w:r>
      <w:r w:rsidR="0017005F">
        <w:t>plus</w:t>
      </w:r>
      <w:r w:rsidR="003B0DF4">
        <w:t xml:space="preserve"> Use-Dependent model </w:t>
      </w:r>
      <w:r w:rsidR="003B0DF4">
        <w:fldChar w:fldCharType="begin"/>
      </w:r>
      <w:r w:rsidR="003B0DF4">
        <w: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fldChar w:fldCharType="separate"/>
      </w:r>
      <w:r w:rsidR="003B0DF4" w:rsidRPr="00591F30">
        <w:t>(Diedrichsen et al., 2010)</w:t>
      </w:r>
      <w:r w:rsidR="003B0DF4">
        <w:fldChar w:fldCharType="end"/>
      </w:r>
      <w:r w:rsidR="003B0DF4">
        <w:t xml:space="preserve"> </w:t>
      </w:r>
      <w:r w:rsidR="000213D4">
        <w:t>and</w:t>
      </w:r>
      <w:r>
        <w:t xml:space="preserve"> the </w:t>
      </w:r>
      <w:r w:rsidR="00324208">
        <w:t>second model</w:t>
      </w:r>
      <w:r w:rsidR="003B0DF4">
        <w:t xml:space="preserve"> as the Adaptive Bayesian model </w:t>
      </w:r>
      <w:r w:rsidR="003B0DF4">
        <w:fldChar w:fldCharType="begin"/>
      </w:r>
      <w:r w:rsidR="003B0DF4">
        <w: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fldChar w:fldCharType="separate"/>
      </w:r>
      <w:r w:rsidR="003B0DF4" w:rsidRPr="00591F30">
        <w:t>(Verstynen and Sabes, 2011)</w:t>
      </w:r>
      <w:r w:rsidR="003B0DF4">
        <w:fldChar w:fldCharType="end"/>
      </w:r>
      <w:r>
        <w:t>.</w:t>
      </w:r>
    </w:p>
    <w:p w14:paraId="7FAE0F7F" w14:textId="53956F33" w:rsidR="005B646C" w:rsidRDefault="005B646C" w:rsidP="00407563">
      <w:pPr>
        <w:spacing w:line="480" w:lineRule="auto"/>
      </w:pPr>
    </w:p>
    <w:p w14:paraId="4B11AFBE" w14:textId="7C9B960A"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model:</w:t>
      </w:r>
    </w:p>
    <w:p w14:paraId="008FE352" w14:textId="4DBFF100"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E10A8">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rsidR="008E10A8">
        <w:fldChar w:fldCharType="separate"/>
      </w:r>
      <w:r w:rsidR="008E10A8" w:rsidRPr="00AA19E3">
        <w:t>(French et al., 2018; Long et al., 2016)</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2A9562F1" w:rsidR="005B646C" w:rsidRPr="001579D6" w:rsidRDefault="002447EF"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5)</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71D8D51B" w:rsidR="003427A8" w:rsidRPr="00D539FB" w:rsidRDefault="002447EF"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6)</w:t>
      </w:r>
    </w:p>
    <w:p w14:paraId="45F48A94" w14:textId="737664CA" w:rsidR="003427A8" w:rsidRDefault="002447EF"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if no VF</m:t>
                </m:r>
              </m:e>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xml:space="preserve">,  &amp;if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7)</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68EDFDE9" w:rsidR="005B646C" w:rsidRDefault="008E10A8" w:rsidP="00407563">
      <w:pPr>
        <w:spacing w:line="480" w:lineRule="auto"/>
      </w:pPr>
      <w:r>
        <w:t>In this model</w:t>
      </w:r>
      <w:r w:rsidR="005B646C">
        <w:t xml:space="preserve">, </w:t>
      </w:r>
      <m:oMath>
        <m:r>
          <w:rPr>
            <w:rStyle w:val="PlaceholderText"/>
            <w:rFonts w:ascii="Cambria Math" w:hAnsi="Cambria Math"/>
            <w:color w:val="auto"/>
          </w:rPr>
          <m:t>A</m:t>
        </m:r>
      </m:oMath>
      <w:r w:rsidR="00D00F31">
        <w:rPr>
          <w:rStyle w:val="PlaceholderText"/>
          <w:rFonts w:eastAsiaTheme="minorEastAsia"/>
          <w:color w:val="auto"/>
        </w:rPr>
        <w:t xml:space="preserve"> </w:t>
      </w:r>
      <w:r w:rsidR="005B646C" w:rsidRPr="00D00F31">
        <w:t xml:space="preserve">is </w:t>
      </w:r>
      <w:r w:rsidR="005B646C">
        <w:t xml:space="preserve">a </w:t>
      </w:r>
      <w:r>
        <w:t>retention factor</w:t>
      </w:r>
      <w:r w:rsidR="005B646C">
        <w:t xml:space="preserve"> representing how much of the strategy (</w:t>
      </w:r>
      <m:oMath>
        <m:r>
          <w:rPr>
            <w:rFonts w:ascii="Cambria Math" w:hAnsi="Cambria Math"/>
          </w:rPr>
          <m:t>s</m:t>
        </m:r>
      </m:oMath>
      <w:r w:rsidR="005B646C">
        <w:t xml:space="preserve">) is retained from one trial to the next, and </w:t>
      </w:r>
      <m:oMath>
        <m:r>
          <w:rPr>
            <w:rFonts w:ascii="Cambria Math" w:hAnsi="Cambria Math"/>
          </w:rPr>
          <m:t>C</m:t>
        </m:r>
      </m:oMath>
      <w:r w:rsidR="005B646C">
        <w:t xml:space="preserve"> is the proportion of the error that is corrected for 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062F79BB"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Note that the update is a function of the motor output, </w:t>
      </w:r>
      <w:r w:rsidR="00707D77">
        <w:t>as opposed to</w:t>
      </w:r>
      <w:r>
        <w:t xml:space="preserve"> an error signal.</w:t>
      </w:r>
    </w:p>
    <w:p w14:paraId="745DAA5C" w14:textId="77777777" w:rsidR="005B646C" w:rsidRDefault="005B646C" w:rsidP="00407563">
      <w:pPr>
        <w:spacing w:line="480" w:lineRule="auto"/>
      </w:pPr>
    </w:p>
    <w:p w14:paraId="387CA41E" w14:textId="149C6180" w:rsidR="00507F44" w:rsidRPr="00D539FB" w:rsidRDefault="002447EF"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8)</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776CD94F" w:rsidR="005B646C" w:rsidRDefault="00D061A8" w:rsidP="00407563">
      <w:pPr>
        <w:spacing w:line="480" w:lineRule="auto"/>
      </w:pPr>
      <w:r>
        <w:t>W</w:t>
      </w:r>
      <w:r w:rsidR="005B646C">
        <w:t xml:space="preserve">e assume the use-dependent process learns </w:t>
      </w:r>
      <w:r>
        <w:t>much</w:t>
      </w:r>
      <w:r w:rsidR="005B646C">
        <w:t xml:space="preserve"> slow</w:t>
      </w:r>
      <w:r>
        <w:t>er</w:t>
      </w:r>
      <w:r w:rsidR="005B646C">
        <w:t xml:space="preserve"> than a strategic process </w:t>
      </w:r>
      <w:r w:rsidR="0017005F">
        <w:fldChar w:fldCharType="begin"/>
      </w:r>
      <w:r w:rsidR="0017005F">
        <w:instrText xml:space="preserve"> ADDIN ZOTERO_ITEM CSL_CITATION {"citationID":"KVJhlOdP","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fldChar w:fldCharType="separate"/>
      </w:r>
      <w:r w:rsidR="0017005F" w:rsidRPr="0017005F">
        <w:t>(Diedrichsen et al., 2010)</w:t>
      </w:r>
      <w:r w:rsidR="0017005F">
        <w:fldChar w:fldCharType="end"/>
      </w:r>
      <w:r w:rsidR="000322D0">
        <w:t xml:space="preserve"> </w:t>
      </w:r>
      <w:r>
        <w:t xml:space="preserve">and thus constrain </w:t>
      </w:r>
      <m:oMath>
        <m:r>
          <w:rPr>
            <w:rFonts w:ascii="Cambria Math" w:hAnsi="Cambria Math"/>
          </w:rPr>
          <m:t>F</m:t>
        </m:r>
      </m:oMath>
      <w:r w:rsidR="005B646C">
        <w:rPr>
          <w:rFonts w:eastAsiaTheme="minorEastAsia"/>
        </w:rPr>
        <w:t xml:space="preserve"> to be</w:t>
      </w:r>
      <w:r>
        <w:rPr>
          <w:rFonts w:eastAsiaTheme="minorEastAsia"/>
        </w:rPr>
        <w:t xml:space="preserve"> at least</w:t>
      </w:r>
      <w:r w:rsidR="005B646C">
        <w:rPr>
          <w:rFonts w:eastAsiaTheme="minorEastAsia"/>
        </w:rPr>
        <w:t xml:space="preserve"> 5</w:t>
      </w:r>
      <w:r>
        <w:rPr>
          <w:rFonts w:eastAsiaTheme="minorEastAsia"/>
        </w:rPr>
        <w:t xml:space="preserve"> times</w:t>
      </w:r>
      <w:r w:rsidR="005B646C">
        <w:rPr>
          <w:rFonts w:eastAsiaTheme="minorEastAsia"/>
        </w:rPr>
        <w:t xml:space="preserve"> less than </w:t>
      </w:r>
      <m:oMath>
        <m:r>
          <w:rPr>
            <w:rFonts w:ascii="Cambria Math" w:hAnsi="Cambria Math"/>
          </w:rPr>
          <m:t>C</m:t>
        </m:r>
      </m:oMath>
      <w:r w:rsidR="005B646C">
        <w:rPr>
          <w:rFonts w:eastAsiaTheme="minorEastAsia"/>
        </w:rPr>
        <w:t>.</w:t>
      </w:r>
      <w:r w:rsidR="008E10A8" w:rsidRPr="008E10A8">
        <w:t xml:space="preserve"> </w:t>
      </w:r>
      <w:r w:rsidR="008E10A8">
        <w:t xml:space="preserve">During </w:t>
      </w:r>
      <w:r w:rsidR="00707D77">
        <w:t>washout</w:t>
      </w:r>
      <w:r w:rsidR="008E10A8">
        <w:t xml:space="preserve">, when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lastRenderedPageBreak/>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1AE636EB" w:rsidR="00591F30" w:rsidRDefault="00345A0C" w:rsidP="00407563">
      <w:pPr>
        <w:spacing w:line="480" w:lineRule="auto"/>
      </w:pPr>
      <w:r>
        <w:t>Formally, t</w:t>
      </w:r>
      <w:r w:rsidR="00591F30">
        <w:t xml:space="preserve">his model </w:t>
      </w:r>
      <w:r>
        <w:t xml:space="preserve">follows 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7ACDA76F" w:rsidR="00591F30" w:rsidRDefault="002447EF"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poste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7B6811">
        <w:rPr>
          <w:rFonts w:eastAsiaTheme="minorEastAsia"/>
        </w:rPr>
        <w:t>(2)</w:t>
      </w:r>
    </w:p>
    <w:p w14:paraId="58FC062F" w14:textId="4C8FF3C9" w:rsidR="004B6DF6" w:rsidRDefault="004B6DF6" w:rsidP="00407563">
      <w:pPr>
        <w:spacing w:line="480" w:lineRule="auto"/>
        <w:rPr>
          <w:rFonts w:eastAsiaTheme="minorEastAsia"/>
        </w:rPr>
      </w:pPr>
    </w:p>
    <w:p w14:paraId="283A7F66" w14:textId="1E671CCF" w:rsidR="00591F30" w:rsidRDefault="00CF6962" w:rsidP="00407563">
      <w:pPr>
        <w:spacing w:line="480" w:lineRule="auto"/>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2502A3">
        <w:rPr>
          <w:rFonts w:eastAsiaTheme="minorEastAsia"/>
        </w:rPr>
        <w:t xml:space="preserve">, </w:t>
      </w:r>
      <w:r w:rsidR="002C7B5B">
        <w:rPr>
          <w:rFonts w:eastAsiaTheme="minorEastAsia"/>
        </w:rPr>
        <w:t>therefor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oMath>
      <w:r w:rsidR="002502A3">
        <w:rPr>
          <w:rFonts w:eastAsiaTheme="minorEastAsia"/>
        </w:rPr>
        <w:t xml:space="preserve"> </w:t>
      </w:r>
      <w:r>
        <w:rPr>
          <w:rFonts w:eastAsiaTheme="minorEastAsia"/>
        </w:rPr>
        <w:t xml:space="preserve">is the variance for the posterior probability and is equal to </w:t>
      </w:r>
      <m:oMath>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Pr>
          <w:rFonts w:eastAsiaTheme="minorEastAsia"/>
        </w:rPr>
        <w:t>.</w:t>
      </w:r>
      <w:r w:rsidR="004B6DF6">
        <w:rPr>
          <w:rFonts w:eastAsiaTheme="minorEastAsia"/>
        </w:rPr>
        <w:t xml:space="preserve"> </w:t>
      </w:r>
      <w:r w:rsidR="00752118">
        <w:t>T</w:t>
      </w:r>
      <w:r w:rsidR="00591F30">
        <w:t xml:space="preserve">he </w:t>
      </w:r>
      <w:r w:rsidR="005E7DA2">
        <w:t xml:space="preserve">mean of the </w:t>
      </w:r>
      <w:r w:rsidR="00591F30">
        <w:t>likelihood</w:t>
      </w:r>
      <w:r w:rsidR="005E7DA2">
        <w:t xml:space="preserve"> </w:t>
      </w:r>
      <w:r w:rsidR="00752118">
        <w:t>is centered on the</w:t>
      </w:r>
      <w:r w:rsidR="00591F30">
        <w:t xml:space="preserve"> </w:t>
      </w:r>
      <w:r w:rsidR="002502A3">
        <w:t xml:space="preserve">true </w:t>
      </w:r>
      <w:r w:rsidR="00591F30">
        <w:t>target</w:t>
      </w:r>
      <w:r w:rsidR="00752118">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rsidR="00752118">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encapsulated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d>
              <m:dPr>
                <m:ctrlPr>
                  <w:rPr>
                    <w:rFonts w:ascii="Cambria Math" w:hAnsi="Cambria Math"/>
                    <w:i/>
                  </w:rPr>
                </m:ctrlPr>
              </m:dPr>
              <m:e>
                <m:r>
                  <w:rPr>
                    <w:rFonts w:ascii="Cambria Math" w:hAnsi="Cambria Math"/>
                  </w:rPr>
                  <m:t>n</m:t>
                </m:r>
              </m:e>
            </m:d>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m:t>
            </m:r>
            <m:d>
              <m:dPr>
                <m:ctrlPr>
                  <w:rPr>
                    <w:rFonts w:ascii="Cambria Math" w:hAnsi="Cambria Math"/>
                    <w:i/>
                  </w:rPr>
                </m:ctrlPr>
              </m:dPr>
              <m:e>
                <m:r>
                  <w:rPr>
                    <w:rFonts w:ascii="Cambria Math" w:hAnsi="Cambria Math"/>
                  </w:rPr>
                  <m:t>n</m:t>
                </m:r>
              </m:e>
            </m:d>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14F2646A" w:rsidR="00591F30" w:rsidRDefault="002447EF"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7B6811">
        <w:t>(3)</w:t>
      </w:r>
    </w:p>
    <w:p w14:paraId="44A4D404" w14:textId="40DB2814" w:rsidR="00507F44" w:rsidRPr="00D539FB" w:rsidRDefault="002447EF"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127" w:name="_Hlk37794084"/>
            <m:r>
              <w:rPr>
                <w:rFonts w:ascii="Cambria Math" w:hAnsi="Cambria Math"/>
              </w:rPr>
              <m:t>β</m:t>
            </m:r>
            <w:bookmarkEnd w:id="127"/>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d>
                  <m:dPr>
                    <m:ctrlPr>
                      <w:rPr>
                        <w:rFonts w:ascii="Cambria Math" w:hAnsi="Cambria Math"/>
                        <w:i/>
                      </w:rPr>
                    </m:ctrlPr>
                  </m:dPr>
                  <m:e>
                    <m:r>
                      <w:rPr>
                        <w:rFonts w:ascii="Cambria Math" w:hAnsi="Cambria Math"/>
                      </w:rPr>
                      <m:t>n</m:t>
                    </m:r>
                  </m:e>
                </m:d>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7B6811">
        <w:t>(4)</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0F58D03E" w:rsidR="00FC4149" w:rsidRDefault="00591F30" w:rsidP="00407563">
      <w:pPr>
        <w:spacing w:line="480" w:lineRule="auto"/>
      </w:pPr>
      <w:r>
        <w:lastRenderedPageBreak/>
        <w:t xml:space="preserve">Where </w:t>
      </w:r>
      <m:oMath>
        <m:r>
          <w:rPr>
            <w:rFonts w:ascii="Cambria Math" w:hAnsi="Cambria Math"/>
          </w:rPr>
          <m:t>β</m:t>
        </m:r>
      </m:oMath>
      <w:r>
        <w:t xml:space="preserve"> is a free parameter representing the learning </w:t>
      </w:r>
      <w:proofErr w:type="gramStart"/>
      <w:r>
        <w:t>rate</w:t>
      </w:r>
      <w:r w:rsidR="00EF45BD">
        <w:t>.</w:t>
      </w:r>
      <w:proofErr w:type="gramEnd"/>
      <w:r w:rsidR="00E84A95">
        <w:t xml:space="preserve"> </w:t>
      </w:r>
      <w:r w:rsidR="00345A0C">
        <w:t>Thus</w:t>
      </w:r>
      <w:r w:rsidR="00A24826">
        <w:t>, 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35BCAC6A" w14:textId="177CCB8D" w:rsidR="00D061A8" w:rsidRPr="008D7F9E" w:rsidRDefault="00345A0C" w:rsidP="00407563">
      <w:pPr>
        <w:spacing w:line="480" w:lineRule="auto"/>
        <w:rPr>
          <w:u w:val="single"/>
        </w:rPr>
      </w:pPr>
      <w:bookmarkStart w:id="128"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as one of Bayesian estimation </w:t>
      </w:r>
      <w:r w:rsidR="00D061A8">
        <w:fldChar w:fldCharType="begin"/>
      </w:r>
      <w:r w:rsidR="006B3297">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p>
    <w:bookmarkEnd w:id="128"/>
    <w:p w14:paraId="5A5B69D2" w14:textId="77777777" w:rsidR="00D12592" w:rsidRDefault="00D12592" w:rsidP="00407563">
      <w:pPr>
        <w:spacing w:line="480" w:lineRule="auto"/>
        <w:rPr>
          <w:i/>
          <w:iCs/>
          <w:u w:val="single"/>
        </w:rPr>
      </w:pPr>
    </w:p>
    <w:p w14:paraId="1D4C1E57" w14:textId="6C8F7783" w:rsidR="00DE6FD2" w:rsidRDefault="004216BF" w:rsidP="00407563">
      <w:pPr>
        <w:spacing w:line="480" w:lineRule="auto"/>
        <w:rPr>
          <w:i/>
          <w:iCs/>
          <w:u w:val="single"/>
        </w:rPr>
      </w:pPr>
      <w:r>
        <w:rPr>
          <w:i/>
          <w:iCs/>
          <w:u w:val="single"/>
        </w:rPr>
        <w:t xml:space="preserve">Planned </w:t>
      </w:r>
      <w:r w:rsidR="00DE6FD2">
        <w:rPr>
          <w:i/>
          <w:iCs/>
          <w:u w:val="single"/>
        </w:rPr>
        <w:t>Model Comparison:</w:t>
      </w:r>
    </w:p>
    <w:p w14:paraId="5D49BEFC" w14:textId="7527740A" w:rsidR="00284743" w:rsidRDefault="004216BF" w:rsidP="00407563">
      <w:pPr>
        <w:tabs>
          <w:tab w:val="left" w:pos="3510"/>
        </w:tabs>
        <w:spacing w:line="480" w:lineRule="auto"/>
      </w:pPr>
      <w:r>
        <w:t xml:space="preserve">Model fitting and model selection will be the basis for our inferences regarding which model is more accurate, and thus, which hypothesis is supported. </w:t>
      </w:r>
      <w:r w:rsidR="00181A41">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w:t>
      </w:r>
      <w:r w:rsidR="00074632">
        <w:t xml:space="preserve">participant </w:t>
      </w:r>
      <w:r w:rsidR="00C125D4">
        <w:t>data</w:t>
      </w:r>
      <w:r w:rsidR="00345A0C">
        <w:t xml:space="preserve"> from </w:t>
      </w:r>
      <w:r w:rsidR="00787A66">
        <w:t xml:space="preserve">all three conditions </w:t>
      </w:r>
      <w:r w:rsidR="00345A0C">
        <w:t xml:space="preserve">combined, </w:t>
      </w:r>
      <w:r w:rsidR="00787A66">
        <w:t>using</w:t>
      </w:r>
      <w:r w:rsidR="00F84330">
        <w:t xml:space="preserve"> the </w:t>
      </w:r>
      <w:proofErr w:type="spellStart"/>
      <w:r w:rsidR="00F84330">
        <w:t>fmincon</w:t>
      </w:r>
      <w:proofErr w:type="spellEnd"/>
      <w:r w:rsidR="00F84330">
        <w:t xml:space="preserve"> function in MATLAB</w:t>
      </w:r>
      <w:r w:rsidR="00787A66">
        <w:t xml:space="preserve">. This will allow us </w:t>
      </w:r>
      <w:r w:rsidR="00C125D4">
        <w:t xml:space="preserve">to obtain </w:t>
      </w:r>
      <w:r w:rsidR="00787A66">
        <w:t xml:space="preserve">one set of </w:t>
      </w:r>
      <w:r w:rsidR="00C125D4">
        <w:t>parameter values</w:t>
      </w:r>
      <w:r w:rsidR="00787A66">
        <w:t xml:space="preserve"> for each </w:t>
      </w:r>
      <w:r w:rsidR="00B94F95">
        <w:t xml:space="preserve">model for each </w:t>
      </w:r>
      <w:r w:rsidR="00787A66">
        <w:t xml:space="preserve">individual </w:t>
      </w:r>
      <w:r w:rsidR="00B94F95">
        <w:t>participant</w:t>
      </w:r>
      <w:r w:rsidR="00787A66">
        <w:t>.</w:t>
      </w:r>
      <w:r w:rsidR="0053792A">
        <w:t xml:space="preserve"> </w:t>
      </w:r>
      <w:r w:rsidR="00791B3D">
        <w:t>Next, w</w:t>
      </w:r>
      <w:r w:rsidR="003C6660">
        <w:t>e will simulate each model with the fitted parameters as a posterior predictive check</w:t>
      </w:r>
      <w:r w:rsidR="00791B3D">
        <w:t xml:space="preserve">. </w:t>
      </w:r>
      <w:r w:rsidR="00882248">
        <w:t xml:space="preserve">Simulating each model with the individual parameters </w:t>
      </w:r>
      <w:r w:rsidR="00CC7B76">
        <w:t xml:space="preserve">for each condition of the experiment </w:t>
      </w:r>
      <w:r w:rsidR="00882248">
        <w:t xml:space="preserve">should yield similar observations as the empirical data. Therefore, we will </w:t>
      </w:r>
      <w:r w:rsidR="003C6660">
        <w:t>analyze the</w:t>
      </w:r>
      <w:r w:rsidR="00882248">
        <w:t xml:space="preserve"> simulated data</w:t>
      </w:r>
      <w:r w:rsidR="003C6660">
        <w:t xml:space="preserve"> in the same way we will analyze the empirical data. </w:t>
      </w:r>
      <w:r w:rsidR="00882248">
        <w:t>That is</w:t>
      </w:r>
      <w:r w:rsidR="00CC7B76">
        <w:t>,</w:t>
      </w:r>
      <w:r w:rsidR="00882248">
        <w:t xml:space="preserve"> we will statistically</w:t>
      </w:r>
      <w:r w:rsidR="00CC7B76">
        <w:t xml:space="preserve"> analyze the </w:t>
      </w:r>
      <w:r w:rsidR="00CF21BD">
        <w:t>Initial Bias</w:t>
      </w:r>
      <w:r w:rsidR="0007610C">
        <w:t xml:space="preserve">, </w:t>
      </w:r>
      <w:r w:rsidR="00CF21BD">
        <w:t xml:space="preserve">Early Washout </w:t>
      </w:r>
      <w:r w:rsidR="00CC7B76">
        <w:t>and washout rate</w:t>
      </w:r>
      <w:r w:rsidR="0007610C">
        <w:t xml:space="preserve"> values</w:t>
      </w:r>
      <w:r w:rsidR="00CC7B76">
        <w:t xml:space="preserve"> of the simulated data for differences between the conditions. </w:t>
      </w:r>
      <w:r w:rsidR="00E66816">
        <w:t xml:space="preserve">We will </w:t>
      </w:r>
      <w:r w:rsidR="0053792A">
        <w:t xml:space="preserve">use </w:t>
      </w:r>
      <w:r w:rsidR="00C01B6E">
        <w:t>A</w:t>
      </w:r>
      <w:r w:rsidR="00E66816">
        <w:t>IC</w:t>
      </w:r>
      <w:r w:rsidR="00C125D4">
        <w:t xml:space="preserve"> </w:t>
      </w:r>
      <w:r w:rsidR="0053792A">
        <w:t>to</w:t>
      </w:r>
      <w:r w:rsidR="00EF6128">
        <w:t xml:space="preserve"> objectively</w:t>
      </w:r>
      <w:r w:rsidR="0053792A">
        <w:t xml:space="preserve"> compare </w:t>
      </w:r>
      <w:r w:rsidR="0053792A">
        <w:lastRenderedPageBreak/>
        <w:t>the model</w:t>
      </w:r>
      <w:r w:rsidR="00181A41">
        <w:t xml:space="preserve"> fits</w:t>
      </w:r>
      <w:r w:rsidR="00647E38">
        <w:t xml:space="preserve"> and compare</w:t>
      </w:r>
      <w:r w:rsidR="00EF6128">
        <w:t xml:space="preserve"> </w:t>
      </w:r>
      <w:r w:rsidR="000B101F">
        <w:t xml:space="preserve">these </w:t>
      </w:r>
      <w:r w:rsidR="00EF6128">
        <w:t xml:space="preserve">AIC values </w:t>
      </w:r>
      <w:r w:rsidR="00CC7B76">
        <w:t>between the two models</w:t>
      </w:r>
      <w:r w:rsidR="000B101F">
        <w:t xml:space="preserve"> using a t-test</w:t>
      </w:r>
      <w:r w:rsidR="00CC7B76">
        <w:t xml:space="preserve">. We will also compare the </w:t>
      </w:r>
      <w:r w:rsidR="00EF6128">
        <w:t>number of subjects best fit by each model</w:t>
      </w:r>
      <w:r w:rsidR="000B101F">
        <w:t xml:space="preserve"> using the chi-squared test of independence.</w:t>
      </w:r>
      <w:r w:rsidR="00604106">
        <w:t xml:space="preserve"> </w:t>
      </w:r>
    </w:p>
    <w:p w14:paraId="2717B09A" w14:textId="56E8DAC5" w:rsidR="00332CA8" w:rsidRDefault="00332CA8" w:rsidP="00407563">
      <w:pPr>
        <w:spacing w:line="480" w:lineRule="auto"/>
        <w:rPr>
          <w:u w:val="single"/>
        </w:rPr>
      </w:pPr>
    </w:p>
    <w:p w14:paraId="1B7CAE18" w14:textId="299998DF" w:rsidR="004216BF" w:rsidRPr="0017005F" w:rsidRDefault="004216BF" w:rsidP="00407563">
      <w:pPr>
        <w:spacing w:line="480" w:lineRule="auto"/>
        <w:rPr>
          <w:b/>
          <w:bCs/>
        </w:rPr>
      </w:pPr>
      <w:r w:rsidRPr="004216BF">
        <w:rPr>
          <w:b/>
          <w:bCs/>
        </w:rPr>
        <w:t>Completed work:</w:t>
      </w:r>
    </w:p>
    <w:p w14:paraId="3F4A0A3A" w14:textId="4BE194F9" w:rsidR="004216BF" w:rsidRPr="000322D0" w:rsidRDefault="004216BF" w:rsidP="00407563">
      <w:pPr>
        <w:spacing w:line="480" w:lineRule="auto"/>
        <w:rPr>
          <w:i/>
          <w:iCs/>
          <w:u w:val="single"/>
        </w:rPr>
      </w:pPr>
      <w:r>
        <w:rPr>
          <w:i/>
          <w:iCs/>
          <w:u w:val="single"/>
        </w:rPr>
        <w:t>Confusion Matrices:</w:t>
      </w:r>
    </w:p>
    <w:p w14:paraId="1757C09F" w14:textId="78753003" w:rsidR="004216BF" w:rsidRDefault="004216BF" w:rsidP="00407563">
      <w:pPr>
        <w:spacing w:line="480" w:lineRule="auto"/>
      </w:pPr>
      <w:r>
        <w:t xml:space="preserve">To determine whether the models are distinguishable and the best method of objective comparison, we performed model recovery analysis </w:t>
      </w:r>
      <w:r>
        <w:fldChar w:fldCharType="begin"/>
      </w:r>
      <w:r>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r>
        <w:t xml:space="preserve">. By sequentially simulating data from each model and then comparing model fits of the simulated data, we show in the confusion matrices (Figure 2) that the models are distinguishable under these ideal circumstances. A confusion matrix provides the probability that a randomly generated, simulated model is fit better by itself or other models using objective model comparisons. Ideally, the model that generated simulated data will be better fit by itself than by the other model. This will result in values closer to 1 on the diagonals of the confusion matrix (brighter colors) and values closer to 0 off-diagonals (duller colors). We fit the simulated data from each model using </w:t>
      </w:r>
      <w:r w:rsidR="00F84330">
        <w:t>the same fitting procedure as above</w:t>
      </w:r>
      <w:r w:rsidR="00F84330" w:rsidDel="00F84330">
        <w:t xml:space="preserve"> </w:t>
      </w:r>
      <w:r>
        <w:t xml:space="preserve">and found that comparison using Akaike Information Criterion (AIC) distinguishes between the models better than Bayesian Information Criterion (BIC).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4AC2AE4B" w:rsidR="000B101F" w:rsidRDefault="000B101F" w:rsidP="00407563">
      <w:pPr>
        <w:spacing w:line="480" w:lineRule="auto"/>
      </w:pPr>
      <w:r>
        <w:t xml:space="preserve">We simulated both models to demonstrate how each </w:t>
      </w:r>
      <w:proofErr w:type="gramStart"/>
      <w:r>
        <w:t>accounts</w:t>
      </w:r>
      <w:proofErr w:type="gramEnd"/>
      <w:r>
        <w:t xml:space="preserve"> for the </w:t>
      </w:r>
      <w:r w:rsidR="00800585">
        <w:t xml:space="preserve">consistency </w:t>
      </w:r>
      <w:r>
        <w:t xml:space="preserve">of practiced target step lengths. For the Adaptive Bayesian model, the MAP estimate is sensitive to environmental consistency: </w:t>
      </w:r>
      <w:r w:rsidR="0007610C">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In direct contrast to this </w:t>
      </w:r>
      <w:r>
        <w:lastRenderedPageBreak/>
        <w:t xml:space="preserve">framework, the Strategy </w:t>
      </w:r>
      <w:r w:rsidR="00F84330">
        <w:t xml:space="preserve">plus </w:t>
      </w:r>
      <w:r w:rsidR="00800585">
        <w:t>Use-Dependent</w:t>
      </w:r>
      <w:r>
        <w:t xml:space="preserve"> model is much more robust to environmental consistency in cases, as here, where there is a large asymmetry in one direction. The model assumes use-dependent learning is slow to learn and washout; therefore, as long as the practiced asymmetry is much larger than the current state of use-dependent learning, the consistency of target step lengths has minimal impact on its output. </w:t>
      </w:r>
    </w:p>
    <w:p w14:paraId="0A78340B" w14:textId="77777777" w:rsidR="000B101F" w:rsidRDefault="000B101F" w:rsidP="00407563">
      <w:pPr>
        <w:spacing w:line="480" w:lineRule="auto"/>
      </w:pPr>
    </w:p>
    <w:p w14:paraId="6B4515F9" w14:textId="1C7B7926" w:rsidR="000B101F" w:rsidRDefault="00912883" w:rsidP="00407563">
      <w:pPr>
        <w:spacing w:line="480" w:lineRule="auto"/>
      </w:pPr>
      <w:r>
        <w:t xml:space="preserve">We </w:t>
      </w:r>
      <w:r w:rsidR="000B101F">
        <w:t xml:space="preserve">obtained parameters for model simulation by fitting the models to each individual from a previously collected dataset. 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t>3</w:t>
      </w:r>
      <w:r w:rsidR="000B101F">
        <w:t xml:space="preserve"> details the simulated data from these parameters for each condition. The panels in Figure </w:t>
      </w:r>
      <w:r>
        <w:t>3</w:t>
      </w:r>
      <w:r w:rsidR="000B101F">
        <w:t xml:space="preserve">A show each model simulation for the entire experiment. </w:t>
      </w:r>
      <w:r w:rsidR="00220B35">
        <w:t>Across all 3 conditions, t</w:t>
      </w:r>
      <w:r w:rsidR="000B101F">
        <w:t xml:space="preserve">he models </w:t>
      </w:r>
      <w:r w:rsidR="000B55EA">
        <w:t>diverge</w:t>
      </w:r>
      <w:r>
        <w:t xml:space="preserve"> </w:t>
      </w:r>
      <w:r w:rsidR="000B55EA">
        <w:t xml:space="preserve">as the </w:t>
      </w:r>
      <w:r>
        <w:t xml:space="preserve">Learning </w:t>
      </w:r>
      <w:r w:rsidR="000B55EA">
        <w:t>block progress</w:t>
      </w:r>
      <w:r w:rsidR="00220B35">
        <w:t xml:space="preserve">es, with much more marked differences between their predictions during the </w:t>
      </w:r>
      <w:r w:rsidR="000B101F">
        <w:t xml:space="preserve">Washout phase. </w:t>
      </w:r>
    </w:p>
    <w:p w14:paraId="4FEDD7B9" w14:textId="7279B1DD" w:rsidR="000B101F" w:rsidRDefault="000B101F" w:rsidP="00407563">
      <w:pPr>
        <w:spacing w:line="480" w:lineRule="auto"/>
      </w:pPr>
    </w:p>
    <w:p w14:paraId="7BA68A8B" w14:textId="41D2A819" w:rsidR="000B101F" w:rsidRDefault="000B101F" w:rsidP="00407563">
      <w:pPr>
        <w:spacing w:line="480" w:lineRule="auto"/>
      </w:pPr>
      <w:r>
        <w:t xml:space="preserve">We compared use-dependent biases </w:t>
      </w:r>
      <w:r w:rsidR="00912883">
        <w:t xml:space="preserve">during both </w:t>
      </w:r>
      <w:r w:rsidR="0007610C">
        <w:t>Initial Bias</w:t>
      </w:r>
      <w:r w:rsidR="00443F01">
        <w:t xml:space="preserve"> </w:t>
      </w:r>
      <w:r w:rsidR="00912883">
        <w:t xml:space="preserve">and </w:t>
      </w:r>
      <w:r w:rsidR="0007610C">
        <w:t>E</w:t>
      </w:r>
      <w:r w:rsidR="00912883">
        <w:t>arly Washout (Figure 3C and D). Overall, t</w:t>
      </w:r>
      <w:r>
        <w:t xml:space="preserve">he Strategy </w:t>
      </w:r>
      <w:r w:rsidR="00F84330">
        <w:t xml:space="preserve">plus </w:t>
      </w:r>
      <w:r w:rsidR="00800585">
        <w:t>Use-Dependent</w:t>
      </w:r>
      <w:r>
        <w:t xml:space="preserve"> model predicts</w:t>
      </w:r>
      <w:r w:rsidR="00912883">
        <w:t xml:space="preserve"> more consistent </w:t>
      </w:r>
      <w:r w:rsidR="00800585">
        <w:t xml:space="preserve">use-dependent bias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aftereffects when the conditions become less stable during the Learning phase. We also analyzed the washout rates for each model. </w:t>
      </w:r>
      <w:r w:rsidR="00912883">
        <w:t xml:space="preserve">The Adaptative Bayesian model predicts </w:t>
      </w:r>
      <w:r w:rsidR="00F66EA9">
        <w:t>slower</w:t>
      </w:r>
      <w:r w:rsidR="00912883">
        <w:t xml:space="preserve"> washout as the conditions are less stable. The Strategy </w:t>
      </w:r>
      <w:r w:rsidR="00F84330">
        <w:t xml:space="preserve">plus </w:t>
      </w:r>
      <w:r w:rsidR="00F368FB">
        <w:t xml:space="preserve">Use-Dependent </w:t>
      </w:r>
      <w:r w:rsidR="00912883">
        <w:t>model predicts a consistent washout rate across conditions.</w:t>
      </w:r>
      <w:r w:rsidR="004216BF">
        <w:t xml:space="preserve"> Based on these simulations, if the Adaptive Bayes model is appropriate, we should observe differences between conditions in </w:t>
      </w:r>
      <w:r w:rsidR="00036041">
        <w:t xml:space="preserve">our </w:t>
      </w:r>
      <w:r w:rsidR="00220B35">
        <w:t xml:space="preserve">behavioral </w:t>
      </w:r>
      <w:r w:rsidR="00036041">
        <w:t>analys</w:t>
      </w:r>
      <w:r w:rsidR="00220B35">
        <w:t>e</w:t>
      </w:r>
      <w:r w:rsidR="00036041">
        <w:t>s</w:t>
      </w:r>
      <w:r w:rsidR="004216BF">
        <w:t xml:space="preserve">; however, if the Strategy </w:t>
      </w:r>
      <w:r w:rsidR="00F84330">
        <w:t xml:space="preserve">plus </w:t>
      </w:r>
      <w:r w:rsidR="004216BF">
        <w:t xml:space="preserve">Use-Dependent model is </w:t>
      </w:r>
      <w:r w:rsidR="00220B35">
        <w:t xml:space="preserve">more </w:t>
      </w:r>
      <w:r w:rsidR="004216BF">
        <w:t xml:space="preserve">appropriate, we will observe </w:t>
      </w:r>
      <w:r w:rsidR="00220B35">
        <w:t xml:space="preserve">an absence of </w:t>
      </w:r>
      <w:r w:rsidR="004216BF">
        <w:t xml:space="preserve">differences between conditions. </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lastRenderedPageBreak/>
        <w:t>Pilot Data:</w:t>
      </w:r>
    </w:p>
    <w:p w14:paraId="476DFD12" w14:textId="341E5905"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Uniform condition. These pilot results show that they</w:t>
      </w:r>
      <w:r w:rsidRPr="00217631">
        <w:t xml:space="preserve"> were able to follow the feedback with a mean</w:t>
      </w:r>
      <w:r>
        <w:t xml:space="preserve"> distance</w:t>
      </w:r>
      <w:r w:rsidRPr="00510D5B">
        <w:t xml:space="preserve"> of 4.2 cm from the targets</w:t>
      </w:r>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r w:rsidR="002C7B5B">
        <w:t xml:space="preserve">The </w:t>
      </w:r>
      <w:r w:rsidR="009A2D50">
        <w:t xml:space="preserve">pilot results are also consistent with our assumption that, during the Learning phase, SAI means will be similar across conditions, but SAI standard deviation will be different (Figure </w:t>
      </w:r>
      <w:r w:rsidR="00787A66">
        <w:t>4</w:t>
      </w:r>
      <w:r w:rsidR="0007610C">
        <w:t>;</w:t>
      </w:r>
      <w:r w:rsidR="002C7B5B">
        <w:t xml:space="preserve"> 2/3 participants from the </w:t>
      </w:r>
      <w:r w:rsidR="0007610C">
        <w:t xml:space="preserve">Uniform </w:t>
      </w:r>
      <w:r w:rsidR="002C7B5B">
        <w:t xml:space="preserve">condition also </w:t>
      </w:r>
      <w:r w:rsidR="00220B35">
        <w:t>completed</w:t>
      </w:r>
      <w:r w:rsidR="0007610C">
        <w:t xml:space="preserve"> the Repeated</w:t>
      </w:r>
      <w:r w:rsidR="002C7B5B">
        <w:t xml:space="preserve"> condition).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74A0CABD" w:rsidR="007F3390" w:rsidRPr="0096514B" w:rsidRDefault="007F3390" w:rsidP="00407563">
      <w:pPr>
        <w:spacing w:line="480" w:lineRule="auto"/>
        <w:rPr>
          <w:b/>
          <w:bCs/>
        </w:rPr>
      </w:pPr>
      <w:r w:rsidRPr="0096514B">
        <w:rPr>
          <w:b/>
          <w:bCs/>
        </w:rPr>
        <w:t xml:space="preserve">Timeline for completion: </w:t>
      </w:r>
    </w:p>
    <w:p w14:paraId="54824CF3" w14:textId="55143F0C" w:rsidR="00717692" w:rsidRDefault="00B94330" w:rsidP="00407563">
      <w:pPr>
        <w:spacing w:line="480" w:lineRule="auto"/>
      </w:pPr>
      <w:r>
        <w:t xml:space="preserve">We have received IRB approval from our university for this project. </w:t>
      </w:r>
      <w:r w:rsidR="00EF6128">
        <w:t>However, a</w:t>
      </w:r>
      <w:r>
        <w:t>ll labs have been shut down due to the COVID-19 pandemic. Data collections are ready to be initiated as soon as human research resumes at the university.</w:t>
      </w:r>
      <w:r w:rsidR="00A85F44">
        <w:t xml:space="preserve"> </w:t>
      </w:r>
      <w:r w:rsidR="00EF6128">
        <w:t xml:space="preserve">Given uncertainty around when labs will be reopened </w:t>
      </w:r>
      <w:r w:rsidR="00A85F44">
        <w:t xml:space="preserve">we offer a proposed resubmission window from </w:t>
      </w:r>
      <w:r w:rsidR="00EF6128">
        <w:t xml:space="preserve">November </w:t>
      </w:r>
      <w:r w:rsidR="00A85F44">
        <w:t>15</w:t>
      </w:r>
      <w:r w:rsidR="00A85F44" w:rsidRPr="00A85F44">
        <w:rPr>
          <w:vertAlign w:val="superscript"/>
        </w:rPr>
        <w:t>th</w:t>
      </w:r>
      <w:r w:rsidR="00A85F44">
        <w:t xml:space="preserve"> to </w:t>
      </w:r>
      <w:r w:rsidR="00EF6128">
        <w:t xml:space="preserve">May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lastRenderedPageBreak/>
        <w:t>References:</w:t>
      </w:r>
    </w:p>
    <w:p w14:paraId="39ED1EC4" w14:textId="77777777" w:rsidR="0017005F" w:rsidRPr="0017005F" w:rsidRDefault="00F849E4" w:rsidP="00407563">
      <w:pPr>
        <w:pStyle w:val="Bibliography"/>
        <w:spacing w:line="480" w:lineRule="auto"/>
      </w:pPr>
      <w:r>
        <w:fldChar w:fldCharType="begin"/>
      </w:r>
      <w:r w:rsidR="00173209">
        <w:instrText xml:space="preserve"> ADDIN ZOTERO_BIBL {"uncited":[],"omitted":[],"custom":[]} CSL_BIBLIOGRAPHY </w:instrText>
      </w:r>
      <w:r>
        <w:fldChar w:fldCharType="separate"/>
      </w:r>
      <w:r w:rsidR="0017005F" w:rsidRPr="0017005F">
        <w:t>Cherry-Allen KM, Statton MA, Celnik PA, Bastian AJ (2018) A dual-learning paradigm simultaneously improves multiple features of gait post-stroke. Neurorehabil Neural Repair 32:810–820.</w:t>
      </w:r>
    </w:p>
    <w:p w14:paraId="58C21E11" w14:textId="77777777" w:rsidR="0017005F" w:rsidRPr="0017005F" w:rsidRDefault="0017005F" w:rsidP="00407563">
      <w:pPr>
        <w:pStyle w:val="Bibliography"/>
        <w:spacing w:line="480" w:lineRule="auto"/>
      </w:pPr>
      <w:r w:rsidRPr="0017005F">
        <w:t>Classen J, Liepert J, Wise SP, Hallett M, Cohen LG (1998) Rapid plasticity of human cortical movement representation induced by practice. J Neurophysiol 79:1117–1123.</w:t>
      </w:r>
    </w:p>
    <w:p w14:paraId="2A085C5A" w14:textId="77777777" w:rsidR="0017005F" w:rsidRPr="0017005F" w:rsidRDefault="0017005F" w:rsidP="00407563">
      <w:pPr>
        <w:pStyle w:val="Bibliography"/>
        <w:spacing w:line="480" w:lineRule="auto"/>
      </w:pPr>
      <w:r w:rsidRPr="0017005F">
        <w:t>Day KA, Leech KA, Roemmich RT, Bastian AJ (2018) Accelerating locomotor savings in learning: compressing four training days to one. J Neurophysiol 119:2100–2113.</w:t>
      </w:r>
    </w:p>
    <w:p w14:paraId="1DCBAAEF" w14:textId="77777777" w:rsidR="0017005F" w:rsidRPr="0017005F" w:rsidRDefault="0017005F" w:rsidP="00407563">
      <w:pPr>
        <w:pStyle w:val="Bibliography"/>
        <w:spacing w:line="480" w:lineRule="auto"/>
      </w:pPr>
      <w:r w:rsidRPr="0017005F">
        <w:t>Diedrichsen J, White O, Newman D, Lally N (2010) Use-dependent and error-based learning of motor behaviors. J Neurosci 30:5159–5166.</w:t>
      </w:r>
    </w:p>
    <w:p w14:paraId="29695C2E" w14:textId="77777777" w:rsidR="0017005F" w:rsidRPr="0017005F" w:rsidRDefault="0017005F" w:rsidP="00407563">
      <w:pPr>
        <w:pStyle w:val="Bibliography"/>
        <w:spacing w:line="480" w:lineRule="auto"/>
      </w:pPr>
      <w:r w:rsidRPr="0017005F">
        <w:t>Ernst MO, Banks MS (2002) Humans integrate visual and haptic information in a statistically optimal fashion. Nature 415:429–433.</w:t>
      </w:r>
    </w:p>
    <w:p w14:paraId="4A0223E2" w14:textId="77777777" w:rsidR="0017005F" w:rsidRPr="0017005F" w:rsidRDefault="0017005F" w:rsidP="00407563">
      <w:pPr>
        <w:pStyle w:val="Bibliography"/>
        <w:spacing w:line="480" w:lineRule="auto"/>
      </w:pPr>
      <w:r w:rsidRPr="0017005F">
        <w:t>French MA, Morton SM, Charalambous CC, Reisman DS (2018) A locomotor learning paradigm using distorted visual feedback elicits strategic learning. J Neurophysiol 120:1923–1931.</w:t>
      </w:r>
    </w:p>
    <w:p w14:paraId="4F276067" w14:textId="77777777" w:rsidR="0017005F" w:rsidRPr="0017005F" w:rsidRDefault="0017005F" w:rsidP="00407563">
      <w:pPr>
        <w:pStyle w:val="Bibliography"/>
        <w:spacing w:line="480" w:lineRule="auto"/>
      </w:pPr>
      <w:r w:rsidRPr="0017005F">
        <w:t>Hammerbeck U, Yousif N, Greenwood R, Rothwell JC, Diedrichsen J (2014) Movement speed is biased by prior experience. Journal of Neurophysiology 111:128–134.</w:t>
      </w:r>
    </w:p>
    <w:p w14:paraId="34AA3E50" w14:textId="77777777" w:rsidR="0017005F" w:rsidRPr="0017005F" w:rsidRDefault="0017005F" w:rsidP="00407563">
      <w:pPr>
        <w:pStyle w:val="Bibliography"/>
        <w:spacing w:line="480" w:lineRule="auto"/>
      </w:pPr>
      <w:r w:rsidRPr="0017005F">
        <w:t>Hardwick RM, Forrence AD, Krakauer JW, Haith AM (2019) Time-dependent competition between goal-directed and habitual response preparation. Nat Hum Behav 3:1252–1262.</w:t>
      </w:r>
    </w:p>
    <w:p w14:paraId="02255650" w14:textId="77777777" w:rsidR="0017005F" w:rsidRPr="0017005F" w:rsidRDefault="0017005F" w:rsidP="00407563">
      <w:pPr>
        <w:pStyle w:val="Bibliography"/>
        <w:spacing w:line="480" w:lineRule="auto"/>
      </w:pPr>
      <w:r w:rsidRPr="0017005F">
        <w:t>Holmes AP, Blair RC, Watson JD, Ford I (1996) Nonparametric analysis of statistic images from functional mapping experiments. J Cereb Blood Flow Metab 16:7–22.</w:t>
      </w:r>
    </w:p>
    <w:p w14:paraId="6D6CE6F8" w14:textId="77777777" w:rsidR="0017005F" w:rsidRPr="0017005F" w:rsidRDefault="0017005F" w:rsidP="00407563">
      <w:pPr>
        <w:pStyle w:val="Bibliography"/>
        <w:spacing w:line="480" w:lineRule="auto"/>
      </w:pPr>
      <w:r w:rsidRPr="0017005F">
        <w:t>Hussain SJ, Hanson AS, Tseng S-C, Morton SM (2013) A locomotor adaptation including explicit knowledge and removal of postadaptation errors induces complete 24-hour retention. J Neurophysiol 110:916–925.</w:t>
      </w:r>
    </w:p>
    <w:p w14:paraId="05E5A2DF" w14:textId="77777777" w:rsidR="0017005F" w:rsidRPr="0017005F" w:rsidRDefault="0017005F" w:rsidP="00407563">
      <w:pPr>
        <w:pStyle w:val="Bibliography"/>
        <w:spacing w:line="480" w:lineRule="auto"/>
      </w:pPr>
      <w:r w:rsidRPr="0017005F">
        <w:t>Kim S-J, Krebs HI (2012) Effects of implicit visual feedback distortion on human gait. Exp Brain Res 218:495–502.</w:t>
      </w:r>
    </w:p>
    <w:p w14:paraId="55A60945" w14:textId="77777777" w:rsidR="0017005F" w:rsidRPr="0017005F" w:rsidRDefault="0017005F" w:rsidP="00407563">
      <w:pPr>
        <w:pStyle w:val="Bibliography"/>
        <w:spacing w:line="480" w:lineRule="auto"/>
      </w:pPr>
      <w:r w:rsidRPr="0017005F">
        <w:lastRenderedPageBreak/>
        <w:t>Kim S-J, Mugisha D (2014) Effect of explicit visual feedback distortion on human gait. J Neuroeng Rehabil 11:74.</w:t>
      </w:r>
    </w:p>
    <w:p w14:paraId="5DBE881D" w14:textId="77777777" w:rsidR="0017005F" w:rsidRPr="0017005F" w:rsidRDefault="0017005F" w:rsidP="00407563">
      <w:pPr>
        <w:pStyle w:val="Bibliography"/>
        <w:spacing w:line="480" w:lineRule="auto"/>
      </w:pPr>
      <w:r w:rsidRPr="0017005F">
        <w:t>Kitago T, Ryan SL, Mazzoni P, Krakauer JW, Haith AM (2013) Unlearning versus savings in visuomotor adaptation: comparing effects of washout, passage of time, and removal of errors on motor memory. Front Hum Neurosci 7.</w:t>
      </w:r>
    </w:p>
    <w:p w14:paraId="71789786" w14:textId="77777777" w:rsidR="0017005F" w:rsidRPr="0017005F" w:rsidRDefault="0017005F" w:rsidP="00407563">
      <w:pPr>
        <w:pStyle w:val="Bibliography"/>
        <w:spacing w:line="480" w:lineRule="auto"/>
      </w:pPr>
      <w:r w:rsidRPr="0017005F">
        <w:t>Körding K (2007) Decision Theory: What “Should” the Nervous System Do? Science 318:606–610.</w:t>
      </w:r>
    </w:p>
    <w:p w14:paraId="3A59EB76" w14:textId="77777777" w:rsidR="0017005F" w:rsidRPr="0017005F" w:rsidRDefault="0017005F" w:rsidP="00407563">
      <w:pPr>
        <w:pStyle w:val="Bibliography"/>
        <w:spacing w:line="480" w:lineRule="auto"/>
      </w:pPr>
      <w:r w:rsidRPr="0017005F">
        <w:t>Leech KA, Roemmich RT, Bastian AJ (2018) Creating flexible motor memories in human walking. Sci Rep 8:94.</w:t>
      </w:r>
    </w:p>
    <w:p w14:paraId="26AAEA68" w14:textId="77777777" w:rsidR="0017005F" w:rsidRPr="0017005F" w:rsidRDefault="0017005F" w:rsidP="00407563">
      <w:pPr>
        <w:pStyle w:val="Bibliography"/>
        <w:spacing w:line="480" w:lineRule="auto"/>
      </w:pPr>
      <w:r w:rsidRPr="0017005F">
        <w:t>Long AW, Roemmich RT, Bastian AJ (2016) Blocking trial-by-trial error correction does not interfere with motor learning in human walking. J Neurophysiol 115:2341–2348.</w:t>
      </w:r>
    </w:p>
    <w:p w14:paraId="05EF57C6" w14:textId="77777777" w:rsidR="0017005F" w:rsidRPr="0017005F" w:rsidRDefault="0017005F" w:rsidP="00407563">
      <w:pPr>
        <w:pStyle w:val="Bibliography"/>
        <w:spacing w:line="480" w:lineRule="auto"/>
      </w:pPr>
      <w:r w:rsidRPr="0017005F">
        <w:t>Maris E, Oostenveld R (2007) Nonparametric statistical testing of EEG- and MEG-data. Journal of Neuroscience Methods 164:177–190.</w:t>
      </w:r>
    </w:p>
    <w:p w14:paraId="4A06FF0D" w14:textId="77777777" w:rsidR="0017005F" w:rsidRPr="0017005F" w:rsidRDefault="0017005F" w:rsidP="00407563">
      <w:pPr>
        <w:pStyle w:val="Bibliography"/>
        <w:spacing w:line="480" w:lineRule="auto"/>
      </w:pPr>
      <w:r w:rsidRPr="0017005F">
        <w:t>Mawase F, Lopez D, Celnik PA, Haith AM (2018) Movement Repetition Facilitates Response Preparation. Cell Reports 24:801–808.</w:t>
      </w:r>
    </w:p>
    <w:p w14:paraId="09737170" w14:textId="77777777" w:rsidR="0017005F" w:rsidRPr="0017005F" w:rsidRDefault="0017005F" w:rsidP="00407563">
      <w:pPr>
        <w:pStyle w:val="Bibliography"/>
        <w:spacing w:line="480" w:lineRule="auto"/>
      </w:pPr>
      <w:r w:rsidRPr="0017005F">
        <w:t>Nichols TE, Holmes AP (2002) Nonparametric permutation tests for functional neuroimaging: A primer with examples. Hum Brain Mapp 15:1–25.</w:t>
      </w:r>
    </w:p>
    <w:p w14:paraId="2CD395C1" w14:textId="77777777" w:rsidR="0017005F" w:rsidRPr="0017005F" w:rsidRDefault="0017005F" w:rsidP="00407563">
      <w:pPr>
        <w:pStyle w:val="Bibliography"/>
        <w:spacing w:line="480" w:lineRule="auto"/>
      </w:pPr>
      <w:r w:rsidRPr="0017005F">
        <w:t>Orban de Xivry J-J, Criscimagna-Hemminger SE, Shadmehr R (2011) Contributions of the motor cortex to adaptive control of reaching depend on the perturbation schedule. Cereb Cortex 21:1475–1484.</w:t>
      </w:r>
    </w:p>
    <w:p w14:paraId="4C24CC34" w14:textId="77777777" w:rsidR="0017005F" w:rsidRPr="0017005F" w:rsidRDefault="0017005F" w:rsidP="00407563">
      <w:pPr>
        <w:pStyle w:val="Bibliography"/>
        <w:spacing w:line="480" w:lineRule="auto"/>
      </w:pPr>
      <w:r w:rsidRPr="0017005F">
        <w:t>Schmidt RA, Lee TD (2005) Motor control and learning: A behavioral emphasis, 4th ed, Motor control and learning: A behavioral emphasis, 4th ed. Champaign, IL, US: Human Kinetics.</w:t>
      </w:r>
    </w:p>
    <w:p w14:paraId="3ABABE7C" w14:textId="77777777" w:rsidR="0017005F" w:rsidRPr="0017005F" w:rsidRDefault="0017005F" w:rsidP="00407563">
      <w:pPr>
        <w:pStyle w:val="Bibliography"/>
        <w:spacing w:line="480" w:lineRule="auto"/>
      </w:pPr>
      <w:r w:rsidRPr="0017005F">
        <w:t>Statton MA, Toliver A, Bastian AJ (2016) A dual-learning paradigm can simultaneously train multiple characteristics of walking. J Neurophysiol 115:2692–2700.</w:t>
      </w:r>
    </w:p>
    <w:p w14:paraId="292A5B7D" w14:textId="77777777" w:rsidR="0017005F" w:rsidRPr="0017005F" w:rsidRDefault="0017005F" w:rsidP="00407563">
      <w:pPr>
        <w:pStyle w:val="Bibliography"/>
        <w:spacing w:line="480" w:lineRule="auto"/>
      </w:pPr>
      <w:r w:rsidRPr="0017005F">
        <w:lastRenderedPageBreak/>
        <w:t>Verstynen T, Sabes PN (2011) How each movement changes the next: an experimental and theoretical study of fast adaptive priors in reaching. J Neurosci 31:10050–10059.</w:t>
      </w:r>
    </w:p>
    <w:p w14:paraId="590485FA" w14:textId="77777777" w:rsidR="0017005F" w:rsidRPr="0017005F" w:rsidRDefault="0017005F" w:rsidP="00407563">
      <w:pPr>
        <w:pStyle w:val="Bibliography"/>
        <w:spacing w:line="480" w:lineRule="auto"/>
      </w:pPr>
      <w:r w:rsidRPr="0017005F">
        <w:t>Wei K, Körding K (2009) Relevance of error: what drives motor adaptation? J Neurophysiol 101:655–664.</w:t>
      </w:r>
    </w:p>
    <w:p w14:paraId="1D94B12C" w14:textId="77777777" w:rsidR="0017005F" w:rsidRPr="0017005F" w:rsidRDefault="0017005F" w:rsidP="00407563">
      <w:pPr>
        <w:pStyle w:val="Bibliography"/>
        <w:spacing w:line="480" w:lineRule="auto"/>
      </w:pPr>
      <w:r w:rsidRPr="0017005F">
        <w:t>Wilson RC, Collins AG (2019) Ten simple rules for the computational modeling of behavioral data. eLife 8:e49547.</w:t>
      </w:r>
    </w:p>
    <w:p w14:paraId="6C5DA74B" w14:textId="77777777" w:rsidR="0017005F" w:rsidRPr="0017005F" w:rsidRDefault="0017005F" w:rsidP="00407563">
      <w:pPr>
        <w:pStyle w:val="Bibliography"/>
        <w:spacing w:line="480" w:lineRule="auto"/>
      </w:pPr>
      <w:r w:rsidRPr="0017005F">
        <w:t>Wong AL, Goldsmith J, Forrence AD, Haith AM, Krakauer JW (2017) Reaction times can reflect habits rather than computations. Elife 6.</w:t>
      </w:r>
    </w:p>
    <w:p w14:paraId="5FE7DEEE" w14:textId="77777777" w:rsidR="0017005F" w:rsidRPr="0017005F" w:rsidRDefault="0017005F" w:rsidP="00407563">
      <w:pPr>
        <w:pStyle w:val="Bibliography"/>
        <w:spacing w:line="480" w:lineRule="auto"/>
      </w:pPr>
      <w:r w:rsidRPr="0017005F">
        <w:t>Wood J, Kim H, French MA, Reisman DS, Morton SM (2020) Use-Dependent Plasticity Explains Aftereffects in Visually Guided Locomotor Learning of a Novel Step Length Asymmetry. Journal of Neurophysiology.</w:t>
      </w:r>
    </w:p>
    <w:p w14:paraId="7ED3A862" w14:textId="3B3BD418" w:rsidR="00B34F65" w:rsidRDefault="00F849E4" w:rsidP="00407563">
      <w:pPr>
        <w:spacing w:line="480" w:lineRule="auto"/>
      </w:pPr>
      <w:r>
        <w:fldChar w:fldCharType="end"/>
      </w:r>
    </w:p>
    <w:p w14:paraId="7D4BCE92" w14:textId="77777777" w:rsidR="00B34F65" w:rsidRDefault="00B34F65" w:rsidP="00407563">
      <w:pPr>
        <w:spacing w:line="480" w:lineRule="auto"/>
      </w:pPr>
      <w:r>
        <w:br w:type="page"/>
      </w:r>
    </w:p>
    <w:p w14:paraId="12A14D27" w14:textId="0C533618" w:rsidR="00B34F65" w:rsidRPr="00461857" w:rsidRDefault="00A54C54" w:rsidP="00407563">
      <w:pPr>
        <w:spacing w:line="480" w:lineRule="auto"/>
        <w:rPr>
          <w:b/>
          <w:bCs/>
          <w:u w:val="single"/>
        </w:rPr>
      </w:pPr>
      <w:r w:rsidRPr="00461857">
        <w:rPr>
          <w:b/>
          <w:bCs/>
          <w:u w:val="single"/>
        </w:rPr>
        <w:lastRenderedPageBreak/>
        <w:t>Figure Legends:</w:t>
      </w:r>
    </w:p>
    <w:p w14:paraId="6F4EED90" w14:textId="15A0837B" w:rsidR="00A54C54" w:rsidRDefault="00A54C54" w:rsidP="00407563">
      <w:pPr>
        <w:spacing w:line="480" w:lineRule="auto"/>
      </w:pPr>
      <w:r>
        <w:rPr>
          <w:b/>
          <w:bCs/>
        </w:rPr>
        <w:t>Figure</w:t>
      </w:r>
      <w:r w:rsidR="00461857">
        <w:rPr>
          <w:b/>
          <w:bCs/>
        </w:rPr>
        <w:t xml:space="preserve"> </w:t>
      </w:r>
      <w:r>
        <w:rPr>
          <w:b/>
          <w:bCs/>
        </w:rPr>
        <w:t xml:space="preserve">1: </w:t>
      </w:r>
      <w:r w:rsidR="001E4289">
        <w:t>Participants will walk on a treadmill while watching feedback of their step length (</w:t>
      </w:r>
      <w:r w:rsidR="001E4289" w:rsidRPr="00461857">
        <w:rPr>
          <w:b/>
          <w:bCs/>
        </w:rPr>
        <w:t>A</w:t>
      </w:r>
      <w:r w:rsidR="001E4289">
        <w:t>). Their step lengths will be represented as a blue (left) and green (right) bar which increases in height during the swing phase and holds on the screen at the moment of heel strike. During the Learning phase, the participant will aim for a pink horizontal target line which is derived from their baseline step length (</w:t>
      </w:r>
      <w:r w:rsidR="001E4289" w:rsidRPr="00461857">
        <w:rPr>
          <w:b/>
          <w:bCs/>
        </w:rPr>
        <w:t>B</w:t>
      </w:r>
      <w:r w:rsidR="001E4289">
        <w:t xml:space="preserve"> – both panels).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AD3EDA">
        <w:t>Target distribution for each c</w:t>
      </w:r>
      <w:r w:rsidR="001E4289">
        <w:t>ondition</w:t>
      </w:r>
      <w:r w:rsidR="00AD3EDA">
        <w:t xml:space="preserve"> </w:t>
      </w:r>
      <w:r w:rsidR="001E4289">
        <w:t>(</w:t>
      </w:r>
      <w:r w:rsidR="001E4289" w:rsidRPr="00461857">
        <w:rPr>
          <w:b/>
          <w:bCs/>
        </w:rPr>
        <w:t>C</w:t>
      </w:r>
      <w:r w:rsidR="00AD3EDA">
        <w:t>)</w:t>
      </w:r>
      <w:r w:rsidR="001E4289">
        <w:t xml:space="preserve">: During the Repeated condition targets will not move from </w:t>
      </w:r>
      <w:r w:rsidR="00AD3EDA">
        <w:t>22% SAI</w:t>
      </w:r>
      <w:r w:rsidR="001E4289">
        <w:t xml:space="preserve">. </w:t>
      </w:r>
      <w:r w:rsidR="00AD3EDA">
        <w:t>During the 5</w:t>
      </w:r>
      <w:r w:rsidR="00F66EA9">
        <w:t xml:space="preserve">% </w:t>
      </w:r>
      <w:r w:rsidR="00AD3EDA">
        <w:t>σ condition targets will be drawn from a normal distribution centered around 22% SAI and a standard deviation of 5% SAI. During the Uniform condition targets will be drawn from a uniform distribution between 5% and 39% SAI. Learning schedule for each condition (</w:t>
      </w:r>
      <w:r w:rsidR="00AD3EDA" w:rsidRPr="00461857">
        <w:rPr>
          <w:b/>
          <w:bCs/>
        </w:rPr>
        <w:t>D</w:t>
      </w:r>
      <w:r w:rsidR="00AD3EDA">
        <w:t xml:space="preserve">): </w:t>
      </w:r>
      <w:r w:rsidR="00B10903">
        <w:t xml:space="preserve">Shaded regions indicate no visual feedback will be shown on the screen and participants are told to “walk normally”, so the target is effectively 0% SAI. </w:t>
      </w:r>
      <w:r w:rsidR="00461857">
        <w:t xml:space="preserve">During the learning phase targets will vary based on the condition. </w:t>
      </w:r>
    </w:p>
    <w:p w14:paraId="635538A7" w14:textId="576B44A5" w:rsidR="00A156A8" w:rsidRDefault="00A156A8" w:rsidP="00407563">
      <w:pPr>
        <w:spacing w:line="480" w:lineRule="auto"/>
      </w:pPr>
    </w:p>
    <w:p w14:paraId="629FB030" w14:textId="2D3ECEB7" w:rsidR="00B37452" w:rsidRDefault="00A156A8" w:rsidP="00407563">
      <w:pPr>
        <w:spacing w:line="480" w:lineRule="auto"/>
      </w:pPr>
      <w:r>
        <w:rPr>
          <w:b/>
          <w:bCs/>
        </w:rPr>
        <w:t xml:space="preserve">Figure </w:t>
      </w:r>
      <w:r w:rsidR="00F66EA9">
        <w:rPr>
          <w:b/>
          <w:bCs/>
        </w:rPr>
        <w:t>2</w:t>
      </w:r>
      <w:r>
        <w:rPr>
          <w:b/>
          <w:bCs/>
        </w:rPr>
        <w:t>:</w:t>
      </w:r>
      <w:r>
        <w:t xml:space="preserve"> Confusion matrices for each condition and all conditions combined. Lighter colors indicate higher percentages of better fits for each simulated model. Model fits were compared using AIC. </w:t>
      </w:r>
    </w:p>
    <w:p w14:paraId="1471697F" w14:textId="77777777" w:rsidR="00B37452" w:rsidRDefault="00B37452" w:rsidP="00407563">
      <w:pPr>
        <w:spacing w:line="480" w:lineRule="auto"/>
      </w:pPr>
    </w:p>
    <w:p w14:paraId="49354FF3" w14:textId="647F777D" w:rsidR="00A156A8" w:rsidRDefault="00B37452" w:rsidP="00407563">
      <w:pPr>
        <w:spacing w:line="480" w:lineRule="auto"/>
      </w:pPr>
      <w:r>
        <w:rPr>
          <w:b/>
          <w:bCs/>
        </w:rPr>
        <w:t xml:space="preserve">Figure </w:t>
      </w:r>
      <w:r w:rsidR="00F66EA9">
        <w:rPr>
          <w:b/>
          <w:bCs/>
        </w:rPr>
        <w:t>3</w:t>
      </w:r>
      <w:r>
        <w:rPr>
          <w:b/>
          <w:bCs/>
        </w:rPr>
        <w:t>:</w:t>
      </w:r>
      <w:r>
        <w:t xml:space="preserve"> Simulated results. </w:t>
      </w:r>
      <w:r w:rsidR="00FA3E6A">
        <w:t xml:space="preserve">The experiment </w:t>
      </w:r>
      <w:r>
        <w:t xml:space="preserve">was simulated 1000 times </w:t>
      </w:r>
      <w:r w:rsidR="00FA3E6A">
        <w:t xml:space="preserve">using </w:t>
      </w:r>
      <w:r w:rsidR="005C22A4">
        <w:t>bootstrapped samples of parameter values</w:t>
      </w:r>
      <w:r>
        <w:t xml:space="preserve"> (</w:t>
      </w:r>
      <w:r w:rsidRPr="00B37452">
        <w:rPr>
          <w:b/>
          <w:bCs/>
        </w:rPr>
        <w:t>A</w:t>
      </w:r>
      <w:r>
        <w:t>). Results of the stimulation are plotted as means with shaded errors indicating standard deviation</w:t>
      </w:r>
      <w:r w:rsidR="00220B35">
        <w:t xml:space="preserve"> of bootstrapped sample means</w:t>
      </w:r>
      <w:r>
        <w:t xml:space="preserve">. The first 50 strides of </w:t>
      </w:r>
      <w:r w:rsidR="00973512">
        <w:t xml:space="preserve">the </w:t>
      </w:r>
      <w:r w:rsidR="00F66EA9">
        <w:t>W</w:t>
      </w:r>
      <w:r>
        <w:t>ashout</w:t>
      </w:r>
      <w:r w:rsidR="00973512">
        <w:t xml:space="preserve"> phase</w:t>
      </w:r>
      <w:r>
        <w:t xml:space="preserve"> are plotted in the insets. </w:t>
      </w:r>
      <w:r w:rsidR="008A49B1">
        <w:t>Learning plateau is the mean SAI of the last 30 strides of the Learning phase</w:t>
      </w:r>
      <w:r>
        <w:t xml:space="preserve"> (</w:t>
      </w:r>
      <w:r w:rsidRPr="00B37452">
        <w:rPr>
          <w:b/>
          <w:bCs/>
        </w:rPr>
        <w:t>B</w:t>
      </w:r>
      <w:r>
        <w:t xml:space="preserve">). </w:t>
      </w:r>
      <w:r w:rsidR="008A49B1">
        <w:t xml:space="preserve">Initial </w:t>
      </w:r>
      <w:r w:rsidR="00CF21BD">
        <w:t xml:space="preserve">Bias </w:t>
      </w:r>
      <w:r w:rsidR="005C22A4">
        <w:t xml:space="preserve">is </w:t>
      </w:r>
      <w:r w:rsidR="008A49B1">
        <w:t>the mean of the first 5 strides of Washout (</w:t>
      </w:r>
      <w:r w:rsidR="008A49B1" w:rsidRPr="008A49B1">
        <w:rPr>
          <w:b/>
          <w:bCs/>
        </w:rPr>
        <w:t>C</w:t>
      </w:r>
      <w:r w:rsidR="008A49B1">
        <w:t xml:space="preserve">) and Early </w:t>
      </w:r>
      <w:r w:rsidR="00CF21BD">
        <w:lastRenderedPageBreak/>
        <w:t>Washout is</w:t>
      </w:r>
      <w:r w:rsidR="008A49B1">
        <w:t xml:space="preserve"> strides 6-30 of the Washout phase (</w:t>
      </w:r>
      <w:r w:rsidR="008A49B1" w:rsidRPr="008A49B1">
        <w:rPr>
          <w:b/>
          <w:bCs/>
        </w:rPr>
        <w:t>D</w:t>
      </w:r>
      <w:r w:rsidR="008A49B1">
        <w:t xml:space="preserve">). </w:t>
      </w:r>
      <w:r w:rsidR="00973512">
        <w:t>Filled circles represent the mean and error bars represent one standard deviation</w:t>
      </w:r>
      <w:r w:rsidR="00220B35">
        <w:t xml:space="preserve"> of bootstrapped sample means</w:t>
      </w:r>
      <w:r w:rsidR="00973512">
        <w:t xml:space="preserve">. </w:t>
      </w:r>
    </w:p>
    <w:p w14:paraId="218E3F23" w14:textId="6918E7FF" w:rsidR="00F66EA9" w:rsidRDefault="00F66EA9" w:rsidP="00407563">
      <w:pPr>
        <w:spacing w:line="480" w:lineRule="auto"/>
      </w:pPr>
    </w:p>
    <w:p w14:paraId="5351EFE7" w14:textId="6402F436" w:rsidR="00F66EA9" w:rsidRDefault="00F66EA9" w:rsidP="00407563">
      <w:pPr>
        <w:spacing w:line="480" w:lineRule="auto"/>
      </w:pPr>
      <w:r>
        <w:rPr>
          <w:b/>
          <w:bCs/>
        </w:rPr>
        <w:t>Figure 4:</w:t>
      </w:r>
      <w:r>
        <w:t xml:space="preserve"> Pilot data. </w:t>
      </w:r>
      <w:r w:rsidR="005C22A4">
        <w:t xml:space="preserve">Mean values are represented as </w:t>
      </w:r>
      <w:r w:rsidR="00973512">
        <w:t xml:space="preserve">horizontal </w:t>
      </w:r>
      <w:r w:rsidR="005C22A4">
        <w:t xml:space="preserve">bars </w:t>
      </w:r>
      <w:r w:rsidR="00973512">
        <w:t>and</w:t>
      </w:r>
      <w:r w:rsidR="005C22A4">
        <w:t xml:space="preserve"> individual participants as dots. </w:t>
      </w:r>
      <w:r>
        <w:t xml:space="preserve">SAI was averaged across the entire Leaning phase for each participant for the Repeated and Uniform conditions. SAI standard deviation was calculated across the entire Learning phase for each participant for the Repeated and Uniform conditions. </w:t>
      </w:r>
    </w:p>
    <w:p w14:paraId="7B890A02" w14:textId="77777777" w:rsidR="00F66EA9" w:rsidRPr="00A156A8" w:rsidRDefault="00F66EA9" w:rsidP="0051592C"/>
    <w:sectPr w:rsidR="00F66EA9" w:rsidRPr="00A156A8" w:rsidSect="00D539FB">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athan Wood" w:date="2020-05-28T20:00:00Z" w:initials="JW">
    <w:p w14:paraId="47760E43" w14:textId="37C94678" w:rsidR="0094433E" w:rsidRDefault="0094433E">
      <w:pPr>
        <w:pStyle w:val="CommentText"/>
      </w:pPr>
      <w:r>
        <w:rPr>
          <w:rStyle w:val="CommentReference"/>
        </w:rPr>
        <w:annotationRef/>
      </w:r>
      <w:bookmarkStart w:id="2" w:name="_GoBack"/>
      <w:bookmarkEnd w:id="2"/>
      <w:r>
        <w:t>What about strategy plus repetition? Or should we establish use dependent learning as UDL for this purpose or leave it as is?</w:t>
      </w:r>
    </w:p>
  </w:comment>
  <w:comment w:id="1" w:author="Hyosub Kim" w:date="2020-05-29T10:39:00Z" w:initials="HK">
    <w:p w14:paraId="72DB0E37" w14:textId="42023700" w:rsidR="009500C4" w:rsidRDefault="009500C4">
      <w:pPr>
        <w:pStyle w:val="CommentText"/>
      </w:pPr>
      <w:r>
        <w:rPr>
          <w:rStyle w:val="CommentReference"/>
        </w:rPr>
        <w:annotationRef/>
      </w:r>
      <w:r>
        <w:t xml:space="preserve">I like what you have now, Strategy plus Use-Dependent. </w:t>
      </w:r>
    </w:p>
  </w:comment>
  <w:comment w:id="15" w:author="Jonathan Wood" w:date="2020-05-28T20:17:00Z" w:initials="JW">
    <w:p w14:paraId="0E1A70C1" w14:textId="189A6FD2" w:rsidR="00A4267E" w:rsidRDefault="00AF1B67" w:rsidP="00A4267E">
      <w:pPr>
        <w:pStyle w:val="CommentText"/>
      </w:pPr>
      <w:r>
        <w:rPr>
          <w:rStyle w:val="CommentReference"/>
        </w:rPr>
        <w:annotationRef/>
      </w:r>
      <w:proofErr w:type="gramStart"/>
      <w:r>
        <w:t>So</w:t>
      </w:r>
      <w:proofErr w:type="gramEnd"/>
      <w:r>
        <w:t xml:space="preserve"> the only UDP study which reports effect sizes is </w:t>
      </w:r>
      <w:proofErr w:type="spellStart"/>
      <w:r>
        <w:t>maggies</w:t>
      </w:r>
      <w:proofErr w:type="spellEnd"/>
      <w:r>
        <w:t>. They did a paired t-test between baseline and their catch trial which had a significant difference and an effect size (</w:t>
      </w:r>
      <w:proofErr w:type="spellStart"/>
      <w:r>
        <w:t>cohens</w:t>
      </w:r>
      <w:proofErr w:type="spellEnd"/>
      <w:r>
        <w:t xml:space="preserve"> d) of -1.480. I of course have our data which provide</w:t>
      </w:r>
      <w:r w:rsidR="00A4267E">
        <w:t xml:space="preserve"> an effect size of .9065 when we compare between the UDP and UDP DR groups which is probably a pretty reasonable estimate of what we have but we don’t report it. But we didn’t report this effect size in that paper. I suppose means can be estimated from the figures. What should we do so we don’t give away double blind review? Regardless, I am going to take out the ANOVA one </w:t>
      </w:r>
      <w:proofErr w:type="gramStart"/>
      <w:r w:rsidR="00A4267E">
        <w:t>cause</w:t>
      </w:r>
      <w:proofErr w:type="gramEnd"/>
      <w:r w:rsidR="00A4267E">
        <w:t xml:space="preserve"> that matters less than a paired t-test I think.</w:t>
      </w:r>
    </w:p>
    <w:p w14:paraId="66B0CFB4" w14:textId="27645031" w:rsidR="00AF1B67" w:rsidRDefault="00AF1B67">
      <w:pPr>
        <w:pStyle w:val="CommentText"/>
      </w:pPr>
    </w:p>
  </w:comment>
  <w:comment w:id="16" w:author="Hyosub Kim" w:date="2020-05-29T10:25:00Z" w:initials="HK">
    <w:p w14:paraId="685918EC" w14:textId="4438258E" w:rsidR="001916D8" w:rsidRDefault="001916D8">
      <w:pPr>
        <w:pStyle w:val="CommentText"/>
      </w:pPr>
      <w:r>
        <w:rPr>
          <w:rStyle w:val="CommentReference"/>
        </w:rPr>
        <w:annotationRef/>
      </w:r>
      <w:r>
        <w:t xml:space="preserve">I would base power analysis on UDP vs UDP DR comparison since that is most comparable. You can write something to the effect of: “Based on an estimated standardized effect size of XX from a prior study of UDL, we will require XX subjects.” </w:t>
      </w:r>
    </w:p>
    <w:p w14:paraId="41F81B01" w14:textId="77777777" w:rsidR="001916D8" w:rsidRDefault="001916D8">
      <w:pPr>
        <w:pStyle w:val="CommentText"/>
      </w:pPr>
    </w:p>
    <w:p w14:paraId="228EB1F0" w14:textId="3E23187C" w:rsidR="001916D8" w:rsidRDefault="001916D8">
      <w:pPr>
        <w:pStyle w:val="CommentText"/>
      </w:pPr>
      <w:r>
        <w:t xml:space="preserve"> </w:t>
      </w:r>
    </w:p>
  </w:comment>
  <w:comment w:id="11" w:author="Hyosub Kim" w:date="2020-05-28T17:15:00Z" w:initials="HK">
    <w:p w14:paraId="5F783994" w14:textId="1C161C79" w:rsidR="0094433E" w:rsidRDefault="0094433E">
      <w:pPr>
        <w:pStyle w:val="CommentText"/>
      </w:pPr>
      <w:r>
        <w:rPr>
          <w:rStyle w:val="CommentReference"/>
        </w:rPr>
        <w:annotationRef/>
      </w:r>
      <w:r>
        <w:t>Double check—suspiciously large effect size!</w:t>
      </w:r>
    </w:p>
  </w:comment>
  <w:comment w:id="12" w:author="Jonathan Wood" w:date="2020-05-28T20:04:00Z" w:initials="JW">
    <w:p w14:paraId="06F97774" w14:textId="7412BE46" w:rsidR="0094433E" w:rsidRDefault="0094433E">
      <w:pPr>
        <w:pStyle w:val="CommentText"/>
      </w:pPr>
      <w:r>
        <w:rPr>
          <w:rStyle w:val="CommentReference"/>
        </w:rPr>
        <w:annotationRef/>
      </w:r>
      <w:r>
        <w:t>So this effect size is for our RM-ANOVA across learning and washout which now makes sense that it is huge (large difference between learning and washout</w:t>
      </w:r>
      <w:proofErr w:type="gramStart"/>
      <w:r>
        <w:t>)..</w:t>
      </w:r>
      <w:proofErr w:type="gramEnd"/>
    </w:p>
  </w:comment>
  <w:comment w:id="41" w:author="Jonathan Wood" w:date="2020-05-28T21:51:00Z" w:initials="JW">
    <w:p w14:paraId="03FF5E77" w14:textId="2A4ABCC5" w:rsidR="0099386A" w:rsidRDefault="0099386A">
      <w:pPr>
        <w:pStyle w:val="CommentText"/>
      </w:pPr>
      <w:r>
        <w:rPr>
          <w:rStyle w:val="CommentReference"/>
        </w:rPr>
        <w:annotationRef/>
      </w:r>
      <w:r>
        <w:t xml:space="preserve">Not really a plateau is it? For the repeated condition </w:t>
      </w:r>
      <w:r w:rsidR="00D539FB">
        <w:t>behavior</w:t>
      </w:r>
      <w:r>
        <w:t xml:space="preserve"> probably plateaus much earlier and for the other conditions the SAI is always changing. </w:t>
      </w:r>
      <w:r w:rsidR="00D539FB">
        <w:t>Should we c</w:t>
      </w:r>
      <w:r>
        <w:t>hange to End of learning?</w:t>
      </w:r>
      <w:r w:rsidR="00F84330">
        <w:t xml:space="preserve"> Let me know and I can change the fig too. </w:t>
      </w:r>
    </w:p>
  </w:comment>
  <w:comment w:id="35" w:author="Jonathan Wood" w:date="2020-05-27T20:49:00Z" w:initials="JW">
    <w:p w14:paraId="1142EAF6" w14:textId="7536156C" w:rsidR="0094433E" w:rsidRDefault="0094433E">
      <w:pPr>
        <w:pStyle w:val="CommentText"/>
      </w:pPr>
      <w:r>
        <w:rPr>
          <w:rStyle w:val="CommentReference"/>
        </w:rPr>
        <w:annotationRef/>
      </w:r>
      <w:r>
        <w:t>Should we also do initial learning the same way we do washout?</w:t>
      </w:r>
    </w:p>
  </w:comment>
  <w:comment w:id="36" w:author="Hyosub Kim" w:date="2020-05-28T17:28:00Z" w:initials="HK">
    <w:p w14:paraId="47D9BBB7" w14:textId="431A6365" w:rsidR="0094433E" w:rsidRDefault="0094433E">
      <w:pPr>
        <w:pStyle w:val="CommentText"/>
      </w:pPr>
      <w:r>
        <w:rPr>
          <w:rStyle w:val="CommentReference"/>
        </w:rPr>
        <w:annotationRef/>
      </w:r>
      <w:r>
        <w:t xml:space="preserve">Sure. You mean 1-5 and 6-30 at the start of Learning? Makes sense. </w:t>
      </w:r>
    </w:p>
  </w:comment>
  <w:comment w:id="37" w:author="Jonathan Wood" w:date="2020-05-28T21:58:00Z" w:initials="JW">
    <w:p w14:paraId="1DE99A98" w14:textId="0885210D" w:rsidR="00AF5A84" w:rsidRDefault="00AF5A84">
      <w:pPr>
        <w:pStyle w:val="CommentText"/>
      </w:pPr>
      <w:r>
        <w:rPr>
          <w:rStyle w:val="CommentReference"/>
        </w:rPr>
        <w:annotationRef/>
      </w:r>
      <w:r>
        <w:t xml:space="preserve">Actually </w:t>
      </w:r>
      <w:proofErr w:type="spellStart"/>
      <w:r>
        <w:t>nevermind</w:t>
      </w:r>
      <w:proofErr w:type="spellEnd"/>
      <w:r>
        <w:t xml:space="preserve">. I don’t see what it adds – the models don’t distinguish between speed of learning I don’t think. I took it back out. </w:t>
      </w:r>
    </w:p>
  </w:comment>
  <w:comment w:id="34" w:author="Hyosub Kim" w:date="2020-05-29T10:52:00Z" w:initials="HK">
    <w:p w14:paraId="6A91928C" w14:textId="76DB22EB" w:rsidR="001F4AA6" w:rsidRDefault="001F4AA6">
      <w:pPr>
        <w:pStyle w:val="CommentText"/>
      </w:pPr>
      <w:r>
        <w:rPr>
          <w:rStyle w:val="CommentReference"/>
        </w:rPr>
        <w:annotationRef/>
      </w:r>
      <w:r>
        <w:t>I’ve got some questions. Let’s talk about them later today.</w:t>
      </w:r>
    </w:p>
  </w:comment>
  <w:comment w:id="48" w:author="Hyosub Kim" w:date="2020-05-29T10:53:00Z" w:initials="HK">
    <w:p w14:paraId="3356FB3D" w14:textId="0C6B094D" w:rsidR="001F4AA6" w:rsidRDefault="001F4AA6">
      <w:pPr>
        <w:pStyle w:val="CommentText"/>
      </w:pPr>
      <w:r>
        <w:rPr>
          <w:rStyle w:val="CommentReference"/>
        </w:rPr>
        <w:annotationRef/>
      </w:r>
      <w:r>
        <w:t xml:space="preserve">This doesn’t go with the start of this paragraph. </w:t>
      </w:r>
    </w:p>
  </w:comment>
  <w:comment w:id="69" w:author="Hyosub Kim" w:date="2020-05-29T11:03:00Z" w:initials="HK">
    <w:p w14:paraId="6F1A600A" w14:textId="6A709849" w:rsidR="00DE4EF8" w:rsidRDefault="00DE4EF8">
      <w:pPr>
        <w:pStyle w:val="CommentText"/>
      </w:pPr>
      <w:r>
        <w:rPr>
          <w:rStyle w:val="CommentReference"/>
        </w:rPr>
        <w:annotationRef/>
      </w:r>
      <w:r>
        <w:t xml:space="preserve">Need to be careful with saying things are going to be the same, since an ANOVA can’t tell you that. You need Bayesian stats for equality. </w:t>
      </w:r>
    </w:p>
  </w:comment>
  <w:comment w:id="54" w:author="Hyosub Kim" w:date="2020-05-29T11:08:00Z" w:initials="HK">
    <w:p w14:paraId="09B18BD4" w14:textId="65BD60EA" w:rsidR="008823C2" w:rsidRDefault="008823C2">
      <w:pPr>
        <w:pStyle w:val="CommentText"/>
      </w:pPr>
      <w:r>
        <w:rPr>
          <w:rStyle w:val="CommentReference"/>
        </w:rPr>
        <w:annotationRef/>
      </w:r>
      <w:r>
        <w:t xml:space="preserve">Let’s talk later about what epochs we’re testing. Doesn’t seem to make sense to test average of entire Learning phase and then late learning as well. Maybe best to just break up Learning into early and late. Or just do the one analysis on the entire learning phase. </w:t>
      </w:r>
    </w:p>
  </w:comment>
  <w:comment w:id="101" w:author="Jonathan Wood" w:date="2020-05-28T10:32:00Z" w:initials="JW">
    <w:p w14:paraId="53F809AE" w14:textId="657EAD0F" w:rsidR="0094433E" w:rsidRDefault="0094433E">
      <w:pPr>
        <w:pStyle w:val="CommentText"/>
      </w:pPr>
      <w:r>
        <w:rPr>
          <w:rStyle w:val="CommentReference"/>
        </w:rPr>
        <w:annotationRef/>
      </w:r>
      <w:r>
        <w:t>Should we define small, medium and large effect sizes according to similar studies?</w:t>
      </w:r>
    </w:p>
  </w:comment>
  <w:comment w:id="102" w:author="Hyosub Kim" w:date="2020-05-28T17:39:00Z" w:initials="HK">
    <w:p w14:paraId="47C21042" w14:textId="6ECA5F88" w:rsidR="0094433E" w:rsidRDefault="0094433E">
      <w:pPr>
        <w:pStyle w:val="CommentText"/>
      </w:pPr>
      <w:r>
        <w:rPr>
          <w:rStyle w:val="CommentReference"/>
        </w:rPr>
        <w:annotationRef/>
      </w:r>
      <w:r>
        <w:t>Sure.</w:t>
      </w:r>
    </w:p>
  </w:comment>
  <w:comment w:id="103" w:author="Jonathan Wood" w:date="2020-05-28T22:05:00Z" w:initials="JW">
    <w:p w14:paraId="5FD4A5F7" w14:textId="609DCABB" w:rsidR="00AF5A84" w:rsidRDefault="00AF5A84">
      <w:pPr>
        <w:pStyle w:val="CommentText"/>
      </w:pPr>
      <w:r>
        <w:rPr>
          <w:rStyle w:val="CommentReference"/>
        </w:rPr>
        <w:annotationRef/>
      </w:r>
      <w:r>
        <w:t>Maybe we should discuss where to</w:t>
      </w:r>
      <w:r w:rsidR="0017005F">
        <w:t xml:space="preserve"> set them given my power analysis question above. </w:t>
      </w:r>
    </w:p>
  </w:comment>
  <w:comment w:id="110" w:author="Hyosub Kim" w:date="2020-05-29T10:31:00Z" w:initials="HK">
    <w:p w14:paraId="293AB22E" w14:textId="0088F203" w:rsidR="001916D8" w:rsidRDefault="001916D8">
      <w:pPr>
        <w:pStyle w:val="CommentText"/>
      </w:pPr>
      <w:r>
        <w:rPr>
          <w:rStyle w:val="CommentReference"/>
        </w:rPr>
        <w:annotationRef/>
      </w:r>
      <w:r>
        <w:t xml:space="preserve">Should be .0167, or .017. Rounding up to second decimal place is probably too liberal. </w:t>
      </w:r>
    </w:p>
  </w:comment>
  <w:comment w:id="104" w:author="Hyosub Kim" w:date="2020-05-28T17:35:00Z" w:initials="HK">
    <w:p w14:paraId="45CB3AA6" w14:textId="72BB9D51" w:rsidR="0094433E" w:rsidRDefault="0094433E">
      <w:pPr>
        <w:pStyle w:val="CommentText"/>
      </w:pPr>
      <w:r>
        <w:rPr>
          <w:rStyle w:val="CommentReference"/>
        </w:rPr>
        <w:annotationRef/>
      </w:r>
      <w:r>
        <w:t xml:space="preserve">Do we need correction for multiple comparisons for pairwise t-tests? </w:t>
      </w:r>
    </w:p>
  </w:comment>
  <w:comment w:id="105" w:author="Jonathan Wood" w:date="2020-05-28T22:06:00Z" w:initials="JW">
    <w:p w14:paraId="738120B8" w14:textId="0E6A5688" w:rsidR="00AF5A84" w:rsidRDefault="00AF5A84">
      <w:pPr>
        <w:pStyle w:val="CommentText"/>
      </w:pPr>
      <w:r>
        <w:rPr>
          <w:rStyle w:val="CommentReference"/>
        </w:rPr>
        <w:annotationRef/>
      </w:r>
      <w:r w:rsidR="0017005F">
        <w:t>Yes, I thought that was implied in pairwise comparisons but Ill add there to be cl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760E43" w15:done="0"/>
  <w15:commentEx w15:paraId="72DB0E37" w15:paraIdParent="47760E43" w15:done="0"/>
  <w15:commentEx w15:paraId="66B0CFB4" w15:done="0"/>
  <w15:commentEx w15:paraId="228EB1F0" w15:paraIdParent="66B0CFB4" w15:done="0"/>
  <w15:commentEx w15:paraId="5F783994" w15:done="0"/>
  <w15:commentEx w15:paraId="06F97774" w15:paraIdParent="5F783994" w15:done="0"/>
  <w15:commentEx w15:paraId="03FF5E77" w15:done="0"/>
  <w15:commentEx w15:paraId="1142EAF6" w15:done="0"/>
  <w15:commentEx w15:paraId="47D9BBB7" w15:paraIdParent="1142EAF6" w15:done="0"/>
  <w15:commentEx w15:paraId="1DE99A98" w15:paraIdParent="1142EAF6" w15:done="0"/>
  <w15:commentEx w15:paraId="6A91928C" w15:done="0"/>
  <w15:commentEx w15:paraId="3356FB3D" w15:done="0"/>
  <w15:commentEx w15:paraId="6F1A600A" w15:done="0"/>
  <w15:commentEx w15:paraId="09B18BD4" w15:done="0"/>
  <w15:commentEx w15:paraId="53F809AE" w15:done="0"/>
  <w15:commentEx w15:paraId="47C21042" w15:paraIdParent="53F809AE" w15:done="0"/>
  <w15:commentEx w15:paraId="5FD4A5F7" w15:paraIdParent="53F809AE" w15:done="0"/>
  <w15:commentEx w15:paraId="293AB22E" w15:done="0"/>
  <w15:commentEx w15:paraId="45CB3AA6" w15:done="0"/>
  <w15:commentEx w15:paraId="738120B8" w15:paraIdParent="45CB3A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A96D3" w16cex:dateUtc="2020-05-29T00:00:00Z"/>
  <w16cex:commentExtensible w16cex:durableId="227A9AE1" w16cex:dateUtc="2020-05-29T00:17:00Z"/>
  <w16cex:commentExtensible w16cex:durableId="227A97B9" w16cex:dateUtc="2020-05-29T00:04:00Z"/>
  <w16cex:commentExtensible w16cex:durableId="227A92E0" w16cex:dateUtc="2020-05-28T23:43:00Z"/>
  <w16cex:commentExtensible w16cex:durableId="227AB0E3" w16cex:dateUtc="2020-05-29T01:51:00Z"/>
  <w16cex:commentExtensible w16cex:durableId="227950C2" w16cex:dateUtc="2020-05-28T00:49:00Z"/>
  <w16cex:commentExtensible w16cex:durableId="227AB2A0" w16cex:dateUtc="2020-05-29T01:58:00Z"/>
  <w16cex:commentExtensible w16cex:durableId="227A11BD" w16cex:dateUtc="2020-05-28T14:32:00Z"/>
  <w16cex:commentExtensible w16cex:durableId="227AB419" w16cex:dateUtc="2020-05-29T02:05:00Z"/>
  <w16cex:commentExtensible w16cex:durableId="227AB44C" w16cex:dateUtc="2020-05-29T0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760E43" w16cid:durableId="227A96D3"/>
  <w16cid:commentId w16cid:paraId="72DB0E37" w16cid:durableId="227B64E1"/>
  <w16cid:commentId w16cid:paraId="66B0CFB4" w16cid:durableId="227A9AE1"/>
  <w16cid:commentId w16cid:paraId="228EB1F0" w16cid:durableId="227B619F"/>
  <w16cid:commentId w16cid:paraId="5F783994" w16cid:durableId="227A704E"/>
  <w16cid:commentId w16cid:paraId="06F97774" w16cid:durableId="227A97B9"/>
  <w16cid:commentId w16cid:paraId="03FF5E77" w16cid:durableId="227AB0E3"/>
  <w16cid:commentId w16cid:paraId="1142EAF6" w16cid:durableId="227950C2"/>
  <w16cid:commentId w16cid:paraId="47D9BBB7" w16cid:durableId="227A732B"/>
  <w16cid:commentId w16cid:paraId="1DE99A98" w16cid:durableId="227AB2A0"/>
  <w16cid:commentId w16cid:paraId="6A91928C" w16cid:durableId="227B67E6"/>
  <w16cid:commentId w16cid:paraId="3356FB3D" w16cid:durableId="227B682F"/>
  <w16cid:commentId w16cid:paraId="6F1A600A" w16cid:durableId="227B6A89"/>
  <w16cid:commentId w16cid:paraId="09B18BD4" w16cid:durableId="227B6B92"/>
  <w16cid:commentId w16cid:paraId="53F809AE" w16cid:durableId="227A11BD"/>
  <w16cid:commentId w16cid:paraId="47C21042" w16cid:durableId="227A75E3"/>
  <w16cid:commentId w16cid:paraId="5FD4A5F7" w16cid:durableId="227AB419"/>
  <w16cid:commentId w16cid:paraId="293AB22E" w16cid:durableId="227B6311"/>
  <w16cid:commentId w16cid:paraId="45CB3AA6" w16cid:durableId="227A74D0"/>
  <w16cid:commentId w16cid:paraId="738120B8" w16cid:durableId="227AB4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6A784A" w14:textId="77777777" w:rsidR="002447EF" w:rsidRDefault="002447EF" w:rsidP="00930253">
      <w:r>
        <w:separator/>
      </w:r>
    </w:p>
  </w:endnote>
  <w:endnote w:type="continuationSeparator" w:id="0">
    <w:p w14:paraId="48571419" w14:textId="77777777" w:rsidR="002447EF" w:rsidRDefault="002447EF"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5243311"/>
      <w:docPartObj>
        <w:docPartGallery w:val="Page Numbers (Bottom of Page)"/>
        <w:docPartUnique/>
      </w:docPartObj>
    </w:sdtPr>
    <w:sdtEndPr>
      <w:rPr>
        <w:noProof/>
      </w:rPr>
    </w:sdtEndPr>
    <w:sdtContent>
      <w:p w14:paraId="3CF55E19" w14:textId="0C19324E" w:rsidR="00F84330" w:rsidRDefault="00F8433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F84330" w:rsidRDefault="00F843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81FA7A" w14:textId="77777777" w:rsidR="002447EF" w:rsidRDefault="002447EF" w:rsidP="00930253">
      <w:r>
        <w:separator/>
      </w:r>
    </w:p>
  </w:footnote>
  <w:footnote w:type="continuationSeparator" w:id="0">
    <w:p w14:paraId="347A279D" w14:textId="77777777" w:rsidR="002447EF" w:rsidRDefault="002447EF"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athan Wood">
    <w15:presenceInfo w15:providerId="Windows Live" w15:userId="347fa1a50d2d183f"/>
  </w15:person>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213D4"/>
    <w:rsid w:val="00031559"/>
    <w:rsid w:val="00031CA2"/>
    <w:rsid w:val="000322D0"/>
    <w:rsid w:val="00036041"/>
    <w:rsid w:val="00040512"/>
    <w:rsid w:val="000425AC"/>
    <w:rsid w:val="000434DC"/>
    <w:rsid w:val="0004441C"/>
    <w:rsid w:val="00044A7B"/>
    <w:rsid w:val="00046641"/>
    <w:rsid w:val="00052DDC"/>
    <w:rsid w:val="000603CE"/>
    <w:rsid w:val="00063A05"/>
    <w:rsid w:val="000652AF"/>
    <w:rsid w:val="000710A3"/>
    <w:rsid w:val="00074632"/>
    <w:rsid w:val="00074E0C"/>
    <w:rsid w:val="00075FD5"/>
    <w:rsid w:val="0007610C"/>
    <w:rsid w:val="0008084B"/>
    <w:rsid w:val="00082C6F"/>
    <w:rsid w:val="000866CB"/>
    <w:rsid w:val="00091A50"/>
    <w:rsid w:val="000B101F"/>
    <w:rsid w:val="000B38A2"/>
    <w:rsid w:val="000B55EA"/>
    <w:rsid w:val="000B6815"/>
    <w:rsid w:val="000B6FC3"/>
    <w:rsid w:val="000C1E7C"/>
    <w:rsid w:val="000C593F"/>
    <w:rsid w:val="000D60A4"/>
    <w:rsid w:val="000E211E"/>
    <w:rsid w:val="000E5A2B"/>
    <w:rsid w:val="000E5D70"/>
    <w:rsid w:val="000E6BEB"/>
    <w:rsid w:val="000F01CE"/>
    <w:rsid w:val="000F2CB7"/>
    <w:rsid w:val="00105698"/>
    <w:rsid w:val="001141B0"/>
    <w:rsid w:val="001146C5"/>
    <w:rsid w:val="00117649"/>
    <w:rsid w:val="00117D80"/>
    <w:rsid w:val="00121810"/>
    <w:rsid w:val="00123FC6"/>
    <w:rsid w:val="0012444E"/>
    <w:rsid w:val="0013077F"/>
    <w:rsid w:val="001335F2"/>
    <w:rsid w:val="00137580"/>
    <w:rsid w:val="0014442A"/>
    <w:rsid w:val="00144B6B"/>
    <w:rsid w:val="00145031"/>
    <w:rsid w:val="00147107"/>
    <w:rsid w:val="001579D6"/>
    <w:rsid w:val="00160E22"/>
    <w:rsid w:val="00161EF8"/>
    <w:rsid w:val="00162E0F"/>
    <w:rsid w:val="0016363B"/>
    <w:rsid w:val="001645A1"/>
    <w:rsid w:val="0017005F"/>
    <w:rsid w:val="00172C5B"/>
    <w:rsid w:val="00173209"/>
    <w:rsid w:val="0017543D"/>
    <w:rsid w:val="00181A41"/>
    <w:rsid w:val="001915A5"/>
    <w:rsid w:val="001916D8"/>
    <w:rsid w:val="001A5E58"/>
    <w:rsid w:val="001B5FD4"/>
    <w:rsid w:val="001C1DFC"/>
    <w:rsid w:val="001C484F"/>
    <w:rsid w:val="001D563C"/>
    <w:rsid w:val="001D7E75"/>
    <w:rsid w:val="001E4289"/>
    <w:rsid w:val="001E5F6E"/>
    <w:rsid w:val="001E6C9B"/>
    <w:rsid w:val="001F4AA6"/>
    <w:rsid w:val="001F7857"/>
    <w:rsid w:val="002039BA"/>
    <w:rsid w:val="002040CC"/>
    <w:rsid w:val="002042D8"/>
    <w:rsid w:val="0021405A"/>
    <w:rsid w:val="00217631"/>
    <w:rsid w:val="002207EF"/>
    <w:rsid w:val="00220B35"/>
    <w:rsid w:val="002236FB"/>
    <w:rsid w:val="00227A3E"/>
    <w:rsid w:val="00230F8A"/>
    <w:rsid w:val="00233FC7"/>
    <w:rsid w:val="00234029"/>
    <w:rsid w:val="002363E1"/>
    <w:rsid w:val="00237BEF"/>
    <w:rsid w:val="002447EF"/>
    <w:rsid w:val="002502A3"/>
    <w:rsid w:val="0027304B"/>
    <w:rsid w:val="002807A6"/>
    <w:rsid w:val="0028136C"/>
    <w:rsid w:val="00282F5A"/>
    <w:rsid w:val="00284743"/>
    <w:rsid w:val="002867D9"/>
    <w:rsid w:val="00286FFC"/>
    <w:rsid w:val="00291398"/>
    <w:rsid w:val="00297946"/>
    <w:rsid w:val="002A1729"/>
    <w:rsid w:val="002A1C0E"/>
    <w:rsid w:val="002A2521"/>
    <w:rsid w:val="002B3507"/>
    <w:rsid w:val="002B60A5"/>
    <w:rsid w:val="002C3195"/>
    <w:rsid w:val="002C6E34"/>
    <w:rsid w:val="002C7787"/>
    <w:rsid w:val="002C7B5B"/>
    <w:rsid w:val="002D4204"/>
    <w:rsid w:val="002D59BF"/>
    <w:rsid w:val="002D76AF"/>
    <w:rsid w:val="002E1415"/>
    <w:rsid w:val="002F335D"/>
    <w:rsid w:val="002F35F8"/>
    <w:rsid w:val="002F761F"/>
    <w:rsid w:val="003012AC"/>
    <w:rsid w:val="00305607"/>
    <w:rsid w:val="00306627"/>
    <w:rsid w:val="00320E7B"/>
    <w:rsid w:val="00321DC5"/>
    <w:rsid w:val="00324208"/>
    <w:rsid w:val="00325778"/>
    <w:rsid w:val="003306F0"/>
    <w:rsid w:val="00332CA8"/>
    <w:rsid w:val="003363A7"/>
    <w:rsid w:val="003427A8"/>
    <w:rsid w:val="00343632"/>
    <w:rsid w:val="00345474"/>
    <w:rsid w:val="00345A0C"/>
    <w:rsid w:val="00345CB5"/>
    <w:rsid w:val="003476BF"/>
    <w:rsid w:val="003522E6"/>
    <w:rsid w:val="00352405"/>
    <w:rsid w:val="00362381"/>
    <w:rsid w:val="0036544F"/>
    <w:rsid w:val="00381226"/>
    <w:rsid w:val="003868B7"/>
    <w:rsid w:val="003946CD"/>
    <w:rsid w:val="00396E85"/>
    <w:rsid w:val="003A4641"/>
    <w:rsid w:val="003A5475"/>
    <w:rsid w:val="003B02A8"/>
    <w:rsid w:val="003B09A4"/>
    <w:rsid w:val="003B0DF4"/>
    <w:rsid w:val="003B14BD"/>
    <w:rsid w:val="003B2645"/>
    <w:rsid w:val="003C2EDF"/>
    <w:rsid w:val="003C6660"/>
    <w:rsid w:val="003D0D56"/>
    <w:rsid w:val="003D37BC"/>
    <w:rsid w:val="003D6311"/>
    <w:rsid w:val="003E619F"/>
    <w:rsid w:val="003E6A01"/>
    <w:rsid w:val="003F6E97"/>
    <w:rsid w:val="00400746"/>
    <w:rsid w:val="00403D28"/>
    <w:rsid w:val="00407563"/>
    <w:rsid w:val="004144B8"/>
    <w:rsid w:val="00414CFC"/>
    <w:rsid w:val="00417191"/>
    <w:rsid w:val="004216BF"/>
    <w:rsid w:val="00435560"/>
    <w:rsid w:val="004357CE"/>
    <w:rsid w:val="00443F01"/>
    <w:rsid w:val="004525AD"/>
    <w:rsid w:val="00453885"/>
    <w:rsid w:val="00461857"/>
    <w:rsid w:val="00462330"/>
    <w:rsid w:val="0046248A"/>
    <w:rsid w:val="00465960"/>
    <w:rsid w:val="004769D9"/>
    <w:rsid w:val="00481D8C"/>
    <w:rsid w:val="00485262"/>
    <w:rsid w:val="0049425E"/>
    <w:rsid w:val="00497AA2"/>
    <w:rsid w:val="004A23CC"/>
    <w:rsid w:val="004A5E5B"/>
    <w:rsid w:val="004A6BAB"/>
    <w:rsid w:val="004B0AE4"/>
    <w:rsid w:val="004B1D68"/>
    <w:rsid w:val="004B386D"/>
    <w:rsid w:val="004B5A83"/>
    <w:rsid w:val="004B6DF6"/>
    <w:rsid w:val="004C68CF"/>
    <w:rsid w:val="004C78C5"/>
    <w:rsid w:val="004D64EF"/>
    <w:rsid w:val="004D6E15"/>
    <w:rsid w:val="004D719A"/>
    <w:rsid w:val="00507F44"/>
    <w:rsid w:val="00510D5B"/>
    <w:rsid w:val="00511C1D"/>
    <w:rsid w:val="0051592C"/>
    <w:rsid w:val="0052131D"/>
    <w:rsid w:val="00526793"/>
    <w:rsid w:val="0053792A"/>
    <w:rsid w:val="00540243"/>
    <w:rsid w:val="00552947"/>
    <w:rsid w:val="0055455E"/>
    <w:rsid w:val="005624A6"/>
    <w:rsid w:val="00565ACF"/>
    <w:rsid w:val="00570AA5"/>
    <w:rsid w:val="005735ED"/>
    <w:rsid w:val="00582034"/>
    <w:rsid w:val="00586DF0"/>
    <w:rsid w:val="00591DC0"/>
    <w:rsid w:val="00591F30"/>
    <w:rsid w:val="00593788"/>
    <w:rsid w:val="00595508"/>
    <w:rsid w:val="005A0AC7"/>
    <w:rsid w:val="005B0478"/>
    <w:rsid w:val="005B476B"/>
    <w:rsid w:val="005B4FE3"/>
    <w:rsid w:val="005B646C"/>
    <w:rsid w:val="005B694A"/>
    <w:rsid w:val="005C0A9A"/>
    <w:rsid w:val="005C22A4"/>
    <w:rsid w:val="005D6D5A"/>
    <w:rsid w:val="005D7B1F"/>
    <w:rsid w:val="005E012E"/>
    <w:rsid w:val="005E5895"/>
    <w:rsid w:val="005E7DA2"/>
    <w:rsid w:val="005F5DCA"/>
    <w:rsid w:val="005F6476"/>
    <w:rsid w:val="0060323D"/>
    <w:rsid w:val="00603C1A"/>
    <w:rsid w:val="00604106"/>
    <w:rsid w:val="0060554D"/>
    <w:rsid w:val="0061073E"/>
    <w:rsid w:val="006133DE"/>
    <w:rsid w:val="00617E1C"/>
    <w:rsid w:val="00627E80"/>
    <w:rsid w:val="006306AE"/>
    <w:rsid w:val="00631F06"/>
    <w:rsid w:val="00633EEF"/>
    <w:rsid w:val="006423C7"/>
    <w:rsid w:val="00647E38"/>
    <w:rsid w:val="006522EE"/>
    <w:rsid w:val="00657265"/>
    <w:rsid w:val="006606EE"/>
    <w:rsid w:val="006619CC"/>
    <w:rsid w:val="00665CC1"/>
    <w:rsid w:val="00673506"/>
    <w:rsid w:val="00677EEB"/>
    <w:rsid w:val="00693669"/>
    <w:rsid w:val="006A0D3C"/>
    <w:rsid w:val="006A70D0"/>
    <w:rsid w:val="006A76BE"/>
    <w:rsid w:val="006B3297"/>
    <w:rsid w:val="006B65F2"/>
    <w:rsid w:val="006C0444"/>
    <w:rsid w:val="006C0EB8"/>
    <w:rsid w:val="006C2058"/>
    <w:rsid w:val="006D3860"/>
    <w:rsid w:val="006D67BD"/>
    <w:rsid w:val="006E6702"/>
    <w:rsid w:val="006E6ED6"/>
    <w:rsid w:val="006F42B6"/>
    <w:rsid w:val="006F70EA"/>
    <w:rsid w:val="007072CE"/>
    <w:rsid w:val="007078B4"/>
    <w:rsid w:val="00707D77"/>
    <w:rsid w:val="00713B83"/>
    <w:rsid w:val="00717692"/>
    <w:rsid w:val="00735C46"/>
    <w:rsid w:val="007364F1"/>
    <w:rsid w:val="007376E8"/>
    <w:rsid w:val="00750A29"/>
    <w:rsid w:val="00752118"/>
    <w:rsid w:val="00757D6B"/>
    <w:rsid w:val="0076375E"/>
    <w:rsid w:val="00764145"/>
    <w:rsid w:val="00767FB7"/>
    <w:rsid w:val="007822D4"/>
    <w:rsid w:val="00787A66"/>
    <w:rsid w:val="00791028"/>
    <w:rsid w:val="00791B3D"/>
    <w:rsid w:val="00794216"/>
    <w:rsid w:val="007A42CC"/>
    <w:rsid w:val="007A69F4"/>
    <w:rsid w:val="007B1EA8"/>
    <w:rsid w:val="007B26FD"/>
    <w:rsid w:val="007B6811"/>
    <w:rsid w:val="007B79B7"/>
    <w:rsid w:val="007C3D1D"/>
    <w:rsid w:val="007D3C9C"/>
    <w:rsid w:val="007D3E12"/>
    <w:rsid w:val="007D6FE6"/>
    <w:rsid w:val="007D7627"/>
    <w:rsid w:val="007D7D05"/>
    <w:rsid w:val="007E2E69"/>
    <w:rsid w:val="007E41FE"/>
    <w:rsid w:val="007F0703"/>
    <w:rsid w:val="007F3390"/>
    <w:rsid w:val="00800585"/>
    <w:rsid w:val="0080062B"/>
    <w:rsid w:val="008046D6"/>
    <w:rsid w:val="00820F8C"/>
    <w:rsid w:val="00821264"/>
    <w:rsid w:val="00845358"/>
    <w:rsid w:val="00853000"/>
    <w:rsid w:val="00860256"/>
    <w:rsid w:val="0086160D"/>
    <w:rsid w:val="008626E9"/>
    <w:rsid w:val="008677E3"/>
    <w:rsid w:val="00873381"/>
    <w:rsid w:val="00880873"/>
    <w:rsid w:val="008819C3"/>
    <w:rsid w:val="00882248"/>
    <w:rsid w:val="008823C2"/>
    <w:rsid w:val="00891306"/>
    <w:rsid w:val="00895680"/>
    <w:rsid w:val="008A098F"/>
    <w:rsid w:val="008A24EB"/>
    <w:rsid w:val="008A49B1"/>
    <w:rsid w:val="008A4C94"/>
    <w:rsid w:val="008A5A99"/>
    <w:rsid w:val="008A69FA"/>
    <w:rsid w:val="008B0D47"/>
    <w:rsid w:val="008C2A4E"/>
    <w:rsid w:val="008C2EFF"/>
    <w:rsid w:val="008C3460"/>
    <w:rsid w:val="008D097F"/>
    <w:rsid w:val="008D7298"/>
    <w:rsid w:val="008D7F9E"/>
    <w:rsid w:val="008E10A8"/>
    <w:rsid w:val="008E43A8"/>
    <w:rsid w:val="008E5543"/>
    <w:rsid w:val="008E703A"/>
    <w:rsid w:val="008F366D"/>
    <w:rsid w:val="008F5C83"/>
    <w:rsid w:val="00904537"/>
    <w:rsid w:val="00905160"/>
    <w:rsid w:val="00905174"/>
    <w:rsid w:val="00912883"/>
    <w:rsid w:val="00930253"/>
    <w:rsid w:val="0094433E"/>
    <w:rsid w:val="0094548B"/>
    <w:rsid w:val="009500C4"/>
    <w:rsid w:val="009605C4"/>
    <w:rsid w:val="00963314"/>
    <w:rsid w:val="009636FA"/>
    <w:rsid w:val="0096514B"/>
    <w:rsid w:val="0096539F"/>
    <w:rsid w:val="009666B1"/>
    <w:rsid w:val="00966CFC"/>
    <w:rsid w:val="00970A98"/>
    <w:rsid w:val="00973512"/>
    <w:rsid w:val="009776DA"/>
    <w:rsid w:val="00980663"/>
    <w:rsid w:val="00982B43"/>
    <w:rsid w:val="0099386A"/>
    <w:rsid w:val="009A0618"/>
    <w:rsid w:val="009A0ECC"/>
    <w:rsid w:val="009A2D50"/>
    <w:rsid w:val="009B00AF"/>
    <w:rsid w:val="009B3411"/>
    <w:rsid w:val="009B7EFA"/>
    <w:rsid w:val="009C279A"/>
    <w:rsid w:val="009D2251"/>
    <w:rsid w:val="009E7B65"/>
    <w:rsid w:val="009F0E5F"/>
    <w:rsid w:val="009F5254"/>
    <w:rsid w:val="00A107BD"/>
    <w:rsid w:val="00A156A8"/>
    <w:rsid w:val="00A15F7C"/>
    <w:rsid w:val="00A24826"/>
    <w:rsid w:val="00A27683"/>
    <w:rsid w:val="00A30D40"/>
    <w:rsid w:val="00A32B39"/>
    <w:rsid w:val="00A32D90"/>
    <w:rsid w:val="00A37868"/>
    <w:rsid w:val="00A4267E"/>
    <w:rsid w:val="00A43324"/>
    <w:rsid w:val="00A44BF7"/>
    <w:rsid w:val="00A46DC1"/>
    <w:rsid w:val="00A5066D"/>
    <w:rsid w:val="00A51265"/>
    <w:rsid w:val="00A51A00"/>
    <w:rsid w:val="00A54C54"/>
    <w:rsid w:val="00A60872"/>
    <w:rsid w:val="00A67E42"/>
    <w:rsid w:val="00A7044C"/>
    <w:rsid w:val="00A720F4"/>
    <w:rsid w:val="00A73CED"/>
    <w:rsid w:val="00A82522"/>
    <w:rsid w:val="00A84958"/>
    <w:rsid w:val="00A85F44"/>
    <w:rsid w:val="00A872FF"/>
    <w:rsid w:val="00A93CE7"/>
    <w:rsid w:val="00A94B48"/>
    <w:rsid w:val="00AA1601"/>
    <w:rsid w:val="00AA19E3"/>
    <w:rsid w:val="00AA4A3E"/>
    <w:rsid w:val="00AA5F5B"/>
    <w:rsid w:val="00AA60C2"/>
    <w:rsid w:val="00AB327B"/>
    <w:rsid w:val="00AB7429"/>
    <w:rsid w:val="00AD128D"/>
    <w:rsid w:val="00AD12AB"/>
    <w:rsid w:val="00AD3EDA"/>
    <w:rsid w:val="00AD5C60"/>
    <w:rsid w:val="00AD6FB6"/>
    <w:rsid w:val="00AE291E"/>
    <w:rsid w:val="00AE3A87"/>
    <w:rsid w:val="00AF0D8D"/>
    <w:rsid w:val="00AF1B67"/>
    <w:rsid w:val="00AF5A84"/>
    <w:rsid w:val="00B0187B"/>
    <w:rsid w:val="00B02F0A"/>
    <w:rsid w:val="00B10903"/>
    <w:rsid w:val="00B11B9D"/>
    <w:rsid w:val="00B14A33"/>
    <w:rsid w:val="00B16285"/>
    <w:rsid w:val="00B17330"/>
    <w:rsid w:val="00B17B9A"/>
    <w:rsid w:val="00B229A8"/>
    <w:rsid w:val="00B22C54"/>
    <w:rsid w:val="00B245F7"/>
    <w:rsid w:val="00B26A5E"/>
    <w:rsid w:val="00B3138A"/>
    <w:rsid w:val="00B34D36"/>
    <w:rsid w:val="00B34F65"/>
    <w:rsid w:val="00B36A00"/>
    <w:rsid w:val="00B37452"/>
    <w:rsid w:val="00B42795"/>
    <w:rsid w:val="00B439F0"/>
    <w:rsid w:val="00B43F10"/>
    <w:rsid w:val="00B443CF"/>
    <w:rsid w:val="00B4463F"/>
    <w:rsid w:val="00B4701C"/>
    <w:rsid w:val="00B515F8"/>
    <w:rsid w:val="00B53B9A"/>
    <w:rsid w:val="00B651EE"/>
    <w:rsid w:val="00B726F7"/>
    <w:rsid w:val="00B7311C"/>
    <w:rsid w:val="00B74AD1"/>
    <w:rsid w:val="00B82BA1"/>
    <w:rsid w:val="00B83D65"/>
    <w:rsid w:val="00B85A88"/>
    <w:rsid w:val="00B94330"/>
    <w:rsid w:val="00B94688"/>
    <w:rsid w:val="00B94F95"/>
    <w:rsid w:val="00BA08EE"/>
    <w:rsid w:val="00BA6FDD"/>
    <w:rsid w:val="00BB19E6"/>
    <w:rsid w:val="00BB6E69"/>
    <w:rsid w:val="00BD2C1F"/>
    <w:rsid w:val="00BD4609"/>
    <w:rsid w:val="00BE2FCB"/>
    <w:rsid w:val="00BE31AC"/>
    <w:rsid w:val="00BF7145"/>
    <w:rsid w:val="00C01B6E"/>
    <w:rsid w:val="00C125D4"/>
    <w:rsid w:val="00C143A7"/>
    <w:rsid w:val="00C15A28"/>
    <w:rsid w:val="00C30FB9"/>
    <w:rsid w:val="00C31232"/>
    <w:rsid w:val="00C506EF"/>
    <w:rsid w:val="00C56791"/>
    <w:rsid w:val="00C63C4F"/>
    <w:rsid w:val="00C66CEF"/>
    <w:rsid w:val="00C66E3D"/>
    <w:rsid w:val="00C723C8"/>
    <w:rsid w:val="00C74495"/>
    <w:rsid w:val="00C7571B"/>
    <w:rsid w:val="00C86629"/>
    <w:rsid w:val="00C901A9"/>
    <w:rsid w:val="00C90D86"/>
    <w:rsid w:val="00C948D9"/>
    <w:rsid w:val="00CA15B0"/>
    <w:rsid w:val="00CC7B76"/>
    <w:rsid w:val="00CD354D"/>
    <w:rsid w:val="00CD3C54"/>
    <w:rsid w:val="00CD59A7"/>
    <w:rsid w:val="00CE085A"/>
    <w:rsid w:val="00CE2F32"/>
    <w:rsid w:val="00CE4A03"/>
    <w:rsid w:val="00CE4A9A"/>
    <w:rsid w:val="00CF21BD"/>
    <w:rsid w:val="00CF53EA"/>
    <w:rsid w:val="00CF67D8"/>
    <w:rsid w:val="00CF6962"/>
    <w:rsid w:val="00D00F31"/>
    <w:rsid w:val="00D01A10"/>
    <w:rsid w:val="00D061A8"/>
    <w:rsid w:val="00D105F1"/>
    <w:rsid w:val="00D11B82"/>
    <w:rsid w:val="00D12592"/>
    <w:rsid w:val="00D13F91"/>
    <w:rsid w:val="00D17F24"/>
    <w:rsid w:val="00D21E56"/>
    <w:rsid w:val="00D24F3C"/>
    <w:rsid w:val="00D4325C"/>
    <w:rsid w:val="00D518D1"/>
    <w:rsid w:val="00D539FB"/>
    <w:rsid w:val="00D572C9"/>
    <w:rsid w:val="00D63B2C"/>
    <w:rsid w:val="00D70C81"/>
    <w:rsid w:val="00D72B44"/>
    <w:rsid w:val="00D81DF1"/>
    <w:rsid w:val="00D850BB"/>
    <w:rsid w:val="00D909B1"/>
    <w:rsid w:val="00D93560"/>
    <w:rsid w:val="00D97987"/>
    <w:rsid w:val="00D97C5F"/>
    <w:rsid w:val="00DA120F"/>
    <w:rsid w:val="00DA2068"/>
    <w:rsid w:val="00DA79B9"/>
    <w:rsid w:val="00DB266D"/>
    <w:rsid w:val="00DB77C0"/>
    <w:rsid w:val="00DB7FE7"/>
    <w:rsid w:val="00DC076D"/>
    <w:rsid w:val="00DC271F"/>
    <w:rsid w:val="00DC3740"/>
    <w:rsid w:val="00DD7D15"/>
    <w:rsid w:val="00DE393B"/>
    <w:rsid w:val="00DE4EF8"/>
    <w:rsid w:val="00DE6FD2"/>
    <w:rsid w:val="00DF5B92"/>
    <w:rsid w:val="00E00AF1"/>
    <w:rsid w:val="00E01C34"/>
    <w:rsid w:val="00E033AB"/>
    <w:rsid w:val="00E05E73"/>
    <w:rsid w:val="00E148E1"/>
    <w:rsid w:val="00E25B3A"/>
    <w:rsid w:val="00E3622E"/>
    <w:rsid w:val="00E410C7"/>
    <w:rsid w:val="00E4158D"/>
    <w:rsid w:val="00E45977"/>
    <w:rsid w:val="00E4663D"/>
    <w:rsid w:val="00E5331C"/>
    <w:rsid w:val="00E608A2"/>
    <w:rsid w:val="00E657BE"/>
    <w:rsid w:val="00E66816"/>
    <w:rsid w:val="00E677F0"/>
    <w:rsid w:val="00E746DC"/>
    <w:rsid w:val="00E74E5A"/>
    <w:rsid w:val="00E756A2"/>
    <w:rsid w:val="00E80016"/>
    <w:rsid w:val="00E84A95"/>
    <w:rsid w:val="00E85C2C"/>
    <w:rsid w:val="00E913D4"/>
    <w:rsid w:val="00E93080"/>
    <w:rsid w:val="00EA377F"/>
    <w:rsid w:val="00EA3CB8"/>
    <w:rsid w:val="00EA4EFE"/>
    <w:rsid w:val="00EB1855"/>
    <w:rsid w:val="00EB2C7A"/>
    <w:rsid w:val="00EC01CF"/>
    <w:rsid w:val="00EC0631"/>
    <w:rsid w:val="00EC1DC4"/>
    <w:rsid w:val="00EC5388"/>
    <w:rsid w:val="00ED0DD8"/>
    <w:rsid w:val="00ED20F0"/>
    <w:rsid w:val="00ED3754"/>
    <w:rsid w:val="00ED5542"/>
    <w:rsid w:val="00ED75F4"/>
    <w:rsid w:val="00ED78BE"/>
    <w:rsid w:val="00ED7A08"/>
    <w:rsid w:val="00ED7AB5"/>
    <w:rsid w:val="00EE2D65"/>
    <w:rsid w:val="00EE6EFE"/>
    <w:rsid w:val="00EF45BD"/>
    <w:rsid w:val="00EF6128"/>
    <w:rsid w:val="00F02E4A"/>
    <w:rsid w:val="00F10670"/>
    <w:rsid w:val="00F10C8D"/>
    <w:rsid w:val="00F2396E"/>
    <w:rsid w:val="00F242B7"/>
    <w:rsid w:val="00F246B2"/>
    <w:rsid w:val="00F25D25"/>
    <w:rsid w:val="00F315A6"/>
    <w:rsid w:val="00F368FB"/>
    <w:rsid w:val="00F44901"/>
    <w:rsid w:val="00F476AF"/>
    <w:rsid w:val="00F50126"/>
    <w:rsid w:val="00F56304"/>
    <w:rsid w:val="00F57A76"/>
    <w:rsid w:val="00F6629D"/>
    <w:rsid w:val="00F66EA9"/>
    <w:rsid w:val="00F6786F"/>
    <w:rsid w:val="00F70A25"/>
    <w:rsid w:val="00F70B8D"/>
    <w:rsid w:val="00F74568"/>
    <w:rsid w:val="00F75235"/>
    <w:rsid w:val="00F75B19"/>
    <w:rsid w:val="00F76635"/>
    <w:rsid w:val="00F8020F"/>
    <w:rsid w:val="00F84330"/>
    <w:rsid w:val="00F849E4"/>
    <w:rsid w:val="00F865E8"/>
    <w:rsid w:val="00F914B3"/>
    <w:rsid w:val="00F970EC"/>
    <w:rsid w:val="00FA2486"/>
    <w:rsid w:val="00FA3E6A"/>
    <w:rsid w:val="00FB3858"/>
    <w:rsid w:val="00FC2113"/>
    <w:rsid w:val="00FC4149"/>
    <w:rsid w:val="00FC4A30"/>
    <w:rsid w:val="00FD4FA8"/>
    <w:rsid w:val="00FD69F0"/>
    <w:rsid w:val="00FD6A98"/>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7733D2-DE40-3148-B569-AB390742FD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17</TotalTime>
  <Pages>21</Pages>
  <Words>15972</Words>
  <Characters>91045</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88</cp:revision>
  <dcterms:created xsi:type="dcterms:W3CDTF">2020-05-18T20:20:00Z</dcterms:created>
  <dcterms:modified xsi:type="dcterms:W3CDTF">2020-05-29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kYfgDLVV"/&gt;&lt;style id="http://www.zotero.org/styles/eneuro" hasBibliography="1" bibliographyStyleHasBeenSet="1"/&gt;&lt;prefs&gt;&lt;pref name="fieldType" value="Field"/&gt;&lt;/prefs&gt;&lt;/data&gt;</vt:lpwstr>
  </property>
</Properties>
</file>